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73F9C" w14:textId="77777777" w:rsidR="00CD466F" w:rsidRPr="00C62BC7" w:rsidRDefault="00CD466F" w:rsidP="00CD466F">
      <w:pPr>
        <w:spacing w:after="0" w:line="240" w:lineRule="auto"/>
        <w:rPr>
          <w:rFonts w:ascii="Arial" w:eastAsia="Times New Roman" w:hAnsi="Arial" w:cs="Arial"/>
          <w:b/>
          <w:bCs/>
          <w:i/>
          <w:iCs/>
          <w:color w:val="000000"/>
          <w:sz w:val="28"/>
          <w:szCs w:val="28"/>
          <w:u w:val="single"/>
        </w:rPr>
      </w:pPr>
      <w:r w:rsidRPr="00C62BC7">
        <w:rPr>
          <w:rFonts w:ascii="Arial" w:eastAsia="Times New Roman" w:hAnsi="Arial" w:cs="Arial"/>
          <w:b/>
          <w:bCs/>
          <w:i/>
          <w:iCs/>
          <w:color w:val="000000"/>
          <w:sz w:val="28"/>
          <w:szCs w:val="28"/>
          <w:u w:val="single"/>
        </w:rPr>
        <w:t>Short communication</w:t>
      </w:r>
    </w:p>
    <w:p w14:paraId="01120DDB" w14:textId="77777777" w:rsidR="00CD466F" w:rsidRDefault="00CD466F" w:rsidP="00CD6141">
      <w:pPr>
        <w:jc w:val="both"/>
        <w:rPr>
          <w:rFonts w:ascii="Times New Roman" w:hAnsi="Times New Roman" w:cs="Times New Roman"/>
          <w:b/>
          <w:bCs/>
          <w:sz w:val="28"/>
          <w:szCs w:val="28"/>
        </w:rPr>
      </w:pPr>
    </w:p>
    <w:p w14:paraId="4553D444" w14:textId="7DA01351" w:rsidR="00CD6141" w:rsidRPr="008A2B9C" w:rsidRDefault="00CD6141" w:rsidP="00CD6141">
      <w:pPr>
        <w:jc w:val="both"/>
        <w:rPr>
          <w:rFonts w:ascii="Times New Roman" w:hAnsi="Times New Roman" w:cs="Times New Roman"/>
          <w:b/>
          <w:bCs/>
          <w:sz w:val="28"/>
          <w:szCs w:val="28"/>
        </w:rPr>
      </w:pPr>
      <w:r w:rsidRPr="008A2B9C">
        <w:rPr>
          <w:rFonts w:ascii="Times New Roman" w:hAnsi="Times New Roman" w:cs="Times New Roman"/>
          <w:b/>
          <w:bCs/>
          <w:sz w:val="28"/>
          <w:szCs w:val="28"/>
        </w:rPr>
        <w:t xml:space="preserve">The Mismanagement </w:t>
      </w:r>
      <w:r>
        <w:rPr>
          <w:rFonts w:ascii="Times New Roman" w:hAnsi="Times New Roman" w:cs="Times New Roman"/>
          <w:b/>
          <w:bCs/>
          <w:sz w:val="28"/>
          <w:szCs w:val="28"/>
        </w:rPr>
        <w:t>o</w:t>
      </w:r>
      <w:r w:rsidRPr="008A2B9C">
        <w:rPr>
          <w:rFonts w:ascii="Times New Roman" w:hAnsi="Times New Roman" w:cs="Times New Roman"/>
          <w:b/>
          <w:bCs/>
          <w:sz w:val="28"/>
          <w:szCs w:val="28"/>
        </w:rPr>
        <w:t xml:space="preserve">f E-Waste Governance </w:t>
      </w:r>
      <w:r>
        <w:rPr>
          <w:rFonts w:ascii="Times New Roman" w:hAnsi="Times New Roman" w:cs="Times New Roman"/>
          <w:b/>
          <w:bCs/>
          <w:sz w:val="28"/>
          <w:szCs w:val="28"/>
        </w:rPr>
        <w:t>a</w:t>
      </w:r>
      <w:r w:rsidRPr="008A2B9C">
        <w:rPr>
          <w:rFonts w:ascii="Times New Roman" w:hAnsi="Times New Roman" w:cs="Times New Roman"/>
          <w:b/>
          <w:bCs/>
          <w:sz w:val="28"/>
          <w:szCs w:val="28"/>
        </w:rPr>
        <w:t xml:space="preserve">nd </w:t>
      </w:r>
      <w:r>
        <w:rPr>
          <w:rFonts w:ascii="Times New Roman" w:hAnsi="Times New Roman" w:cs="Times New Roman"/>
          <w:b/>
          <w:bCs/>
          <w:sz w:val="28"/>
          <w:szCs w:val="28"/>
        </w:rPr>
        <w:t>Its</w:t>
      </w:r>
      <w:r w:rsidRPr="008A2B9C">
        <w:rPr>
          <w:rFonts w:ascii="Times New Roman" w:hAnsi="Times New Roman" w:cs="Times New Roman"/>
          <w:b/>
          <w:bCs/>
          <w:sz w:val="28"/>
          <w:szCs w:val="28"/>
        </w:rPr>
        <w:t xml:space="preserve"> Impact </w:t>
      </w:r>
      <w:r>
        <w:rPr>
          <w:rFonts w:ascii="Times New Roman" w:hAnsi="Times New Roman" w:cs="Times New Roman"/>
          <w:b/>
          <w:bCs/>
          <w:sz w:val="28"/>
          <w:szCs w:val="28"/>
        </w:rPr>
        <w:t>on Wildlife</w:t>
      </w:r>
      <w:r w:rsidRPr="008A2B9C">
        <w:rPr>
          <w:rFonts w:ascii="Times New Roman" w:hAnsi="Times New Roman" w:cs="Times New Roman"/>
          <w:b/>
          <w:bCs/>
          <w:sz w:val="28"/>
          <w:szCs w:val="28"/>
        </w:rPr>
        <w:t>:</w:t>
      </w:r>
      <w:r>
        <w:rPr>
          <w:rFonts w:ascii="Times New Roman" w:hAnsi="Times New Roman" w:cs="Times New Roman"/>
          <w:b/>
          <w:bCs/>
          <w:sz w:val="28"/>
          <w:szCs w:val="28"/>
        </w:rPr>
        <w:t xml:space="preserve"> </w:t>
      </w:r>
      <w:r w:rsidRPr="008A2B9C">
        <w:rPr>
          <w:rFonts w:ascii="Times New Roman" w:hAnsi="Times New Roman" w:cs="Times New Roman"/>
          <w:b/>
          <w:bCs/>
          <w:sz w:val="28"/>
          <w:szCs w:val="28"/>
        </w:rPr>
        <w:t>A Global Perspective</w:t>
      </w:r>
    </w:p>
    <w:p w14:paraId="08AC71B4" w14:textId="77777777" w:rsidR="00CD6141" w:rsidRDefault="00CD6141" w:rsidP="00F15E27">
      <w:pPr>
        <w:jc w:val="center"/>
        <w:rPr>
          <w:rFonts w:ascii="Times New Roman" w:eastAsia="Times New Roman" w:hAnsi="Times New Roman" w:cs="Times New Roman"/>
          <w:b/>
          <w:sz w:val="24"/>
          <w:szCs w:val="24"/>
        </w:rPr>
      </w:pPr>
    </w:p>
    <w:p w14:paraId="47ACA572" w14:textId="77777777" w:rsidR="00CD6141" w:rsidRDefault="00CD6141" w:rsidP="00F15E27">
      <w:pPr>
        <w:jc w:val="center"/>
        <w:rPr>
          <w:rFonts w:ascii="Times New Roman" w:eastAsia="Times New Roman" w:hAnsi="Times New Roman" w:cs="Times New Roman"/>
          <w:b/>
          <w:sz w:val="24"/>
          <w:szCs w:val="24"/>
        </w:rPr>
      </w:pPr>
    </w:p>
    <w:p w14:paraId="00CA90E0" w14:textId="77777777" w:rsidR="002226FC" w:rsidRPr="0009678B" w:rsidRDefault="002226FC" w:rsidP="002226FC">
      <w:pPr>
        <w:jc w:val="both"/>
        <w:rPr>
          <w:rFonts w:ascii="Times New Roman" w:hAnsi="Times New Roman" w:cs="Times New Roman"/>
          <w:sz w:val="24"/>
          <w:szCs w:val="24"/>
        </w:rPr>
      </w:pPr>
      <w:bookmarkStart w:id="0" w:name="_GoBack"/>
      <w:bookmarkEnd w:id="0"/>
    </w:p>
    <w:p w14:paraId="7297D613" w14:textId="77777777" w:rsidR="009D1974" w:rsidRDefault="009D1974" w:rsidP="00E67CF3">
      <w:pPr>
        <w:jc w:val="both"/>
        <w:rPr>
          <w:rFonts w:ascii="Times New Roman" w:hAnsi="Times New Roman" w:cs="Times New Roman"/>
          <w:b/>
          <w:bCs/>
          <w:i/>
          <w:iCs/>
          <w:sz w:val="24"/>
          <w:szCs w:val="24"/>
        </w:rPr>
      </w:pPr>
    </w:p>
    <w:p w14:paraId="45FC9382" w14:textId="77777777" w:rsidR="005041F0" w:rsidRPr="005041F0" w:rsidRDefault="005041F0" w:rsidP="005041F0">
      <w:pPr>
        <w:jc w:val="center"/>
        <w:rPr>
          <w:rFonts w:ascii="Times New Roman" w:eastAsia="Times New Roman" w:hAnsi="Times New Roman" w:cs="Times New Roman"/>
          <w:b/>
          <w:i/>
          <w:iCs/>
          <w:sz w:val="24"/>
          <w:szCs w:val="24"/>
          <w:u w:val="single"/>
        </w:rPr>
      </w:pPr>
      <w:r w:rsidRPr="005041F0">
        <w:rPr>
          <w:rFonts w:ascii="Times New Roman" w:eastAsia="Times New Roman" w:hAnsi="Times New Roman" w:cs="Times New Roman"/>
          <w:b/>
          <w:i/>
          <w:iCs/>
          <w:sz w:val="24"/>
          <w:szCs w:val="24"/>
          <w:u w:val="single"/>
        </w:rPr>
        <w:t>Abstract</w:t>
      </w:r>
    </w:p>
    <w:p w14:paraId="05B3BEC4" w14:textId="0DFA42E4" w:rsidR="008E4F0D" w:rsidRPr="008A2B9C" w:rsidRDefault="008E4F0D" w:rsidP="00E67CF3">
      <w:pPr>
        <w:jc w:val="both"/>
        <w:rPr>
          <w:rFonts w:ascii="Times New Roman" w:hAnsi="Times New Roman" w:cs="Times New Roman"/>
          <w:i/>
          <w:iCs/>
          <w:sz w:val="20"/>
          <w:szCs w:val="20"/>
        </w:rPr>
      </w:pPr>
      <w:r w:rsidRPr="008A2B9C">
        <w:rPr>
          <w:rFonts w:ascii="Times New Roman" w:eastAsia="Times New Roman" w:hAnsi="Times New Roman" w:cs="Times New Roman"/>
          <w:i/>
          <w:iCs/>
          <w:sz w:val="20"/>
          <w:szCs w:val="20"/>
        </w:rPr>
        <w:t xml:space="preserve">The rapid pace of technological development in the country has </w:t>
      </w:r>
      <w:r w:rsidR="008415A4">
        <w:rPr>
          <w:rFonts w:ascii="Times New Roman" w:eastAsia="Times New Roman" w:hAnsi="Times New Roman" w:cs="Times New Roman"/>
          <w:i/>
          <w:iCs/>
          <w:sz w:val="20"/>
          <w:szCs w:val="20"/>
        </w:rPr>
        <w:t>led</w:t>
      </w:r>
      <w:r w:rsidRPr="008A2B9C">
        <w:rPr>
          <w:rFonts w:ascii="Times New Roman" w:eastAsia="Times New Roman" w:hAnsi="Times New Roman" w:cs="Times New Roman"/>
          <w:i/>
          <w:iCs/>
          <w:sz w:val="20"/>
          <w:szCs w:val="20"/>
        </w:rPr>
        <w:t xml:space="preserve"> in a considerable increase in electronic waste generation, highlighting the urgent need for effective management strategies. This overview outlines the current e-waste situation in India in contrast to global standards, emphasizing its implications and potential solutions. India's challenges in this regard include inadequate infrastructure, limited public awareness, and the widespread prevalence of informal recycling practices, all of which complicate the issue further. Improper disposal of electronic devices can release toxic substances, such as mercury, lead, and cadmium, which contribute to soil and water contamination and pose health risk</w:t>
      </w:r>
      <w:r w:rsidR="008415A4">
        <w:rPr>
          <w:rFonts w:ascii="Times New Roman" w:eastAsia="Times New Roman" w:hAnsi="Times New Roman" w:cs="Times New Roman"/>
          <w:i/>
          <w:iCs/>
          <w:sz w:val="20"/>
          <w:szCs w:val="20"/>
        </w:rPr>
        <w:t>s.</w:t>
      </w:r>
      <w:r w:rsidRPr="008A2B9C">
        <w:rPr>
          <w:rFonts w:ascii="Times New Roman" w:eastAsia="Times New Roman" w:hAnsi="Times New Roman" w:cs="Times New Roman"/>
          <w:i/>
          <w:iCs/>
          <w:sz w:val="20"/>
          <w:szCs w:val="20"/>
        </w:rPr>
        <w:t xml:space="preserve"> The consequences of inadequate electronic waste management are alarming, as they lead to environmental degradation, pollution, and associated health hazards.</w:t>
      </w:r>
      <w:r w:rsidR="00945C3E" w:rsidRPr="008A2B9C">
        <w:rPr>
          <w:rFonts w:ascii="Times New Roman" w:eastAsia="Times New Roman" w:hAnsi="Times New Roman" w:cs="Times New Roman"/>
          <w:sz w:val="20"/>
          <w:szCs w:val="20"/>
          <w:lang w:val="en-IN" w:eastAsia="en-IN"/>
        </w:rPr>
        <w:t xml:space="preserve"> </w:t>
      </w:r>
      <w:r w:rsidR="00945C3E" w:rsidRPr="008A2B9C">
        <w:rPr>
          <w:rFonts w:ascii="Times New Roman" w:eastAsia="Times New Roman" w:hAnsi="Times New Roman" w:cs="Times New Roman"/>
          <w:i/>
          <w:iCs/>
          <w:sz w:val="20"/>
          <w:szCs w:val="20"/>
          <w:lang w:val="en-IN"/>
        </w:rPr>
        <w:t>E-waste poses risks to animals through entrapment, ingestion, and inhalation of toxic substances, frequently resulting in physical injury, illness, or mortality</w:t>
      </w:r>
      <w:r w:rsidR="00026598">
        <w:rPr>
          <w:rFonts w:ascii="Times New Roman" w:eastAsia="Times New Roman" w:hAnsi="Times New Roman" w:cs="Times New Roman"/>
          <w:i/>
          <w:iCs/>
          <w:sz w:val="20"/>
          <w:szCs w:val="20"/>
          <w:lang w:val="en-IN"/>
        </w:rPr>
        <w:t xml:space="preserve">. </w:t>
      </w:r>
      <w:r w:rsidR="00886E03" w:rsidRPr="00886E03">
        <w:rPr>
          <w:rFonts w:ascii="Times New Roman" w:eastAsia="Times New Roman" w:hAnsi="Times New Roman" w:cs="Times New Roman"/>
          <w:i/>
          <w:iCs/>
          <w:sz w:val="20"/>
          <w:szCs w:val="20"/>
        </w:rPr>
        <w:t>When electronic devices containing hazardous substances are disposed of in landfills or incinerated, they create significant pollution, which disrupts the equilibrium of the ecosystem. The ingestion of these harmful chemicals by birds and marine animals can result in serious internal health issues, digestive complications, and even mortality.</w:t>
      </w:r>
      <w:r w:rsidRPr="008A2B9C">
        <w:rPr>
          <w:rFonts w:ascii="Times New Roman" w:eastAsia="Times New Roman" w:hAnsi="Times New Roman" w:cs="Times New Roman"/>
          <w:i/>
          <w:iCs/>
          <w:sz w:val="20"/>
          <w:szCs w:val="20"/>
        </w:rPr>
        <w:t xml:space="preserve"> To address this pressing issue, a comp</w:t>
      </w:r>
      <w:r w:rsidR="00E67CF3" w:rsidRPr="008A2B9C">
        <w:rPr>
          <w:rFonts w:ascii="Times New Roman" w:eastAsia="Times New Roman" w:hAnsi="Times New Roman" w:cs="Times New Roman"/>
          <w:i/>
          <w:iCs/>
          <w:sz w:val="20"/>
          <w:szCs w:val="20"/>
        </w:rPr>
        <w:t>arative</w:t>
      </w:r>
      <w:r w:rsidRPr="008A2B9C">
        <w:rPr>
          <w:rFonts w:ascii="Times New Roman" w:eastAsia="Times New Roman" w:hAnsi="Times New Roman" w:cs="Times New Roman"/>
          <w:i/>
          <w:iCs/>
          <w:sz w:val="20"/>
          <w:szCs w:val="20"/>
        </w:rPr>
        <w:t xml:space="preserve"> approach is</w:t>
      </w:r>
      <w:r w:rsidR="00E67CF3" w:rsidRPr="008A2B9C">
        <w:rPr>
          <w:rFonts w:ascii="Times New Roman" w:eastAsia="Times New Roman" w:hAnsi="Times New Roman" w:cs="Times New Roman"/>
          <w:i/>
          <w:iCs/>
          <w:sz w:val="20"/>
          <w:szCs w:val="20"/>
        </w:rPr>
        <w:t xml:space="preserve"> required. It is essential to adopt a hybrid model that effectively integrates the informal sector, enhances consumer awareness, and establishes robust enforcement mechanisms. This approach will contribute to a more inclusive and well-regulated environment.</w:t>
      </w:r>
      <w:r w:rsidRPr="008A2B9C">
        <w:rPr>
          <w:rFonts w:ascii="Times New Roman" w:eastAsia="Times New Roman" w:hAnsi="Times New Roman" w:cs="Times New Roman"/>
          <w:i/>
          <w:iCs/>
          <w:sz w:val="20"/>
          <w:szCs w:val="20"/>
        </w:rPr>
        <w:t xml:space="preserve"> </w:t>
      </w:r>
    </w:p>
    <w:p w14:paraId="5BAA2531" w14:textId="77777777" w:rsidR="008E4F0D" w:rsidRPr="008A2B9C" w:rsidRDefault="008A2B9C" w:rsidP="004A5FBB">
      <w:pPr>
        <w:pStyle w:val="NormalWeb"/>
        <w:spacing w:line="360" w:lineRule="auto"/>
        <w:jc w:val="both"/>
        <w:rPr>
          <w:sz w:val="20"/>
          <w:szCs w:val="20"/>
        </w:rPr>
      </w:pPr>
      <w:r>
        <w:rPr>
          <w:b/>
          <w:bCs/>
          <w:sz w:val="20"/>
          <w:szCs w:val="20"/>
        </w:rPr>
        <w:t>K</w:t>
      </w:r>
      <w:r w:rsidR="008E4F0D" w:rsidRPr="008A2B9C">
        <w:rPr>
          <w:b/>
          <w:bCs/>
          <w:sz w:val="20"/>
          <w:szCs w:val="20"/>
        </w:rPr>
        <w:t>eywords:</w:t>
      </w:r>
      <w:r w:rsidR="008E4F0D" w:rsidRPr="008A2B9C">
        <w:rPr>
          <w:sz w:val="20"/>
          <w:szCs w:val="20"/>
        </w:rPr>
        <w:t xml:space="preserve"> Environment, E-waste, Hazardous substances, PVC, </w:t>
      </w:r>
      <w:r w:rsidR="00EF5573" w:rsidRPr="008A2B9C">
        <w:rPr>
          <w:sz w:val="20"/>
          <w:szCs w:val="20"/>
        </w:rPr>
        <w:t>recycling, wildlife</w:t>
      </w:r>
    </w:p>
    <w:p w14:paraId="2961A749" w14:textId="77777777" w:rsidR="00C903A9" w:rsidRPr="00026598" w:rsidRDefault="00026598" w:rsidP="00026598">
      <w:pPr>
        <w:pStyle w:val="NormalWeb"/>
        <w:spacing w:line="360" w:lineRule="auto"/>
        <w:jc w:val="both"/>
        <w:rPr>
          <w:b/>
          <w:bCs/>
          <w:i/>
        </w:rPr>
      </w:pPr>
      <w:r>
        <w:rPr>
          <w:b/>
          <w:bCs/>
        </w:rPr>
        <w:t xml:space="preserve">I.  </w:t>
      </w:r>
      <w:r w:rsidR="00945C3E" w:rsidRPr="00026598">
        <w:rPr>
          <w:b/>
          <w:bCs/>
          <w:i/>
        </w:rPr>
        <w:t>Introduction</w:t>
      </w:r>
    </w:p>
    <w:p w14:paraId="225B773C" w14:textId="4F6EC83F" w:rsidR="008040D9" w:rsidRPr="008A2B9C" w:rsidRDefault="008040D9" w:rsidP="00026598">
      <w:pPr>
        <w:pStyle w:val="NormalWeb"/>
        <w:spacing w:line="360" w:lineRule="auto"/>
        <w:jc w:val="both"/>
      </w:pPr>
      <w:r w:rsidRPr="008A2B9C">
        <w:t>Driven by rapid technological advancements and increasing consumer appetite for electronics, the acc</w:t>
      </w:r>
      <w:r w:rsidR="00B85EE4">
        <w:t>retion</w:t>
      </w:r>
      <w:r w:rsidR="002D2840" w:rsidRPr="008A2B9C">
        <w:t xml:space="preserve"> of electronic waste (E</w:t>
      </w:r>
      <w:r w:rsidRPr="008A2B9C">
        <w:t xml:space="preserve">-waste) has witnessed an unprecedented rise. E-waste refers to </w:t>
      </w:r>
      <w:r w:rsidR="00B85EE4">
        <w:t>abandoned</w:t>
      </w:r>
      <w:r w:rsidRPr="008A2B9C">
        <w:t xml:space="preserve"> devices like smart phones, computers, refrigerators, televisions, and various other electrical appliances, many of which contain hazardous elements such as mercury, cadmium, and lead. (</w:t>
      </w:r>
      <w:r w:rsidR="002D2840" w:rsidRPr="008A2B9C">
        <w:t>E-waste</w:t>
      </w:r>
      <w:r w:rsidRPr="008A2B9C">
        <w:t xml:space="preserve">). This category includes disposed of items such as computers, </w:t>
      </w:r>
      <w:r w:rsidR="002226FC" w:rsidRPr="008A2B9C">
        <w:t>smartphones</w:t>
      </w:r>
      <w:r w:rsidRPr="008A2B9C">
        <w:t xml:space="preserve">, refrigerators, televisions, and various </w:t>
      </w:r>
      <w:r w:rsidRPr="008A2B9C">
        <w:lastRenderedPageBreak/>
        <w:t>other electronic appliances. I</w:t>
      </w:r>
      <w:r w:rsidR="00A81919">
        <w:t>neffective</w:t>
      </w:r>
      <w:r w:rsidRPr="008A2B9C">
        <w:t xml:space="preserve"> management of e-waste, which contains toxic substances like lead, mercury, and cadmium, presents serious risks to both public health and</w:t>
      </w:r>
      <w:r w:rsidR="003D6A67">
        <w:t xml:space="preserve"> biodiversity</w:t>
      </w:r>
      <w:r w:rsidRPr="008A2B9C">
        <w:t>. This paper investigates the legal and institutional approaches adopted in India for managing electronic waste and contrasts them with frameworks in selected developed and developing countries to assess their comparative performance.</w:t>
      </w:r>
    </w:p>
    <w:p w14:paraId="29F9F8DD" w14:textId="77777777" w:rsidR="00F76935" w:rsidRPr="00026598" w:rsidRDefault="00026598" w:rsidP="004A5FBB">
      <w:pPr>
        <w:pStyle w:val="NormalWeb"/>
        <w:spacing w:line="360" w:lineRule="auto"/>
        <w:rPr>
          <w:b/>
          <w:i/>
        </w:rPr>
      </w:pPr>
      <w:r>
        <w:rPr>
          <w:b/>
          <w:iCs/>
        </w:rPr>
        <w:t xml:space="preserve"> </w:t>
      </w:r>
      <w:r w:rsidR="00945C3E" w:rsidRPr="008A2B9C">
        <w:rPr>
          <w:b/>
          <w:iCs/>
        </w:rPr>
        <w:t>I</w:t>
      </w:r>
      <w:r w:rsidR="0009678B" w:rsidRPr="008A2B9C">
        <w:rPr>
          <w:b/>
          <w:iCs/>
        </w:rPr>
        <w:t>I</w:t>
      </w:r>
      <w:r w:rsidR="0009678B" w:rsidRPr="00026598">
        <w:rPr>
          <w:b/>
          <w:iCs/>
        </w:rPr>
        <w:t xml:space="preserve">. </w:t>
      </w:r>
      <w:r w:rsidR="0009678B" w:rsidRPr="00026598">
        <w:rPr>
          <w:b/>
          <w:i/>
          <w:iCs/>
        </w:rPr>
        <w:t>Regulatory</w:t>
      </w:r>
      <w:r w:rsidR="008040D9" w:rsidRPr="00026598">
        <w:rPr>
          <w:b/>
          <w:i/>
        </w:rPr>
        <w:t xml:space="preserve"> Landscape and Implementation Hurdles in India</w:t>
      </w:r>
    </w:p>
    <w:p w14:paraId="75CCF55F" w14:textId="77777777" w:rsidR="00F15E27" w:rsidRPr="008A2B9C" w:rsidRDefault="00F15E27" w:rsidP="004A5FBB">
      <w:pPr>
        <w:pStyle w:val="NormalWeb"/>
        <w:spacing w:line="360" w:lineRule="auto"/>
        <w:jc w:val="both"/>
      </w:pPr>
      <w:r w:rsidRPr="008A2B9C">
        <w:t>Several crucial issues have been identified concerning the management of electronic waste (e-waste). One major concern is the significant presence of heavy toxic metals and components within e-waste, which have the potential to harm the environment and pose serious risks to human health if not managed appropriately. Disposing of e-waste in landfills can lead to significant soil and water contamination. Furthermore, the incineration of waste can release harmful pollutants into the atmosphere. The challenge is further compounded by the practice of developed countries exporting their e-waste, such as obsolete computers and electronic devices, to nations like India, thereby intensifying the waste management crisis.</w:t>
      </w:r>
    </w:p>
    <w:p w14:paraId="52EE3B77" w14:textId="77777777" w:rsidR="00ED44D5" w:rsidRPr="008A2B9C" w:rsidRDefault="00ED44D5" w:rsidP="00ED44D5">
      <w:pPr>
        <w:pStyle w:val="NormalWeb"/>
        <w:spacing w:line="360" w:lineRule="auto"/>
        <w:jc w:val="both"/>
      </w:pPr>
      <w:r w:rsidRPr="008A2B9C">
        <w:t xml:space="preserve">Developing countries, including India, are currently managing a substantial influx of end-of-life desktops, computers, and electronic equipment originating from more developed nations. Approximately 50,000 tons of used electronic equipment are imported to India </w:t>
      </w:r>
      <w:r w:rsidR="00C903A9" w:rsidRPr="008A2B9C">
        <w:t>monthly</w:t>
      </w:r>
      <w:r w:rsidRPr="008A2B9C">
        <w:t xml:space="preserve">. This situation presents a significant opportunity to enhance the management of electronic waste </w:t>
      </w:r>
      <w:r w:rsidR="00C903A9" w:rsidRPr="008A2B9C">
        <w:t>to</w:t>
      </w:r>
      <w:r w:rsidRPr="008A2B9C">
        <w:t xml:space="preserve"> mitigate its adverse effects on the environment.</w:t>
      </w:r>
    </w:p>
    <w:p w14:paraId="186C2B1C" w14:textId="77777777" w:rsidR="00ED44D5" w:rsidRPr="008A2B9C" w:rsidRDefault="00ED44D5" w:rsidP="00ED44D5">
      <w:pPr>
        <w:pStyle w:val="NormalWeb"/>
        <w:spacing w:line="360" w:lineRule="auto"/>
        <w:jc w:val="both"/>
      </w:pPr>
      <w:r w:rsidRPr="008A2B9C">
        <w:t>By adopting more efficient and environmentally responsible recycling practices, we can significantly reduce the detrimental impact of electronic waste in these countries. Electronic waste is known to contain hazardous materials, including toxic metals such as bromine (Br), barium (Ba), copper (Cu), mercury (Hg), cobalt (Co), manganese (Mn), nickel (Ni), and silver (Ag). Additionally, it comprises persistent organic pollutants (POPs) like dioxins, brominated flame retardants (BFRs), polychlorinated biphenyls (PCBs), polycyclic aromatic hydrocarbons (PAHs), and polyvinyl chloride (PVC).</w:t>
      </w:r>
    </w:p>
    <w:p w14:paraId="08BE93B6" w14:textId="77777777" w:rsidR="00F15E27" w:rsidRPr="008A2B9C" w:rsidRDefault="00ED44D5" w:rsidP="00ED44D5">
      <w:pPr>
        <w:pStyle w:val="NormalWeb"/>
        <w:spacing w:line="360" w:lineRule="auto"/>
        <w:jc w:val="both"/>
      </w:pPr>
      <w:r w:rsidRPr="008A2B9C">
        <w:lastRenderedPageBreak/>
        <w:t>It is important to note that PVC can release harmful chemicals and air pollutants. Incomplete combustion of PVC can generate significant amounts of hydrogen chloride (HCl) gas, which combines with moisture to form hydrochloric acid. Inhalation of HCl can result in serious respiratory complications. Therefore, it is imperative that we implement improved recycling methods to address these challenges effectively.</w:t>
      </w:r>
    </w:p>
    <w:p w14:paraId="12356BFC" w14:textId="7ED6CB9C" w:rsidR="0046054B" w:rsidRDefault="008040D9" w:rsidP="004A5FBB">
      <w:pPr>
        <w:pStyle w:val="NormalWeb"/>
        <w:spacing w:line="360" w:lineRule="auto"/>
        <w:jc w:val="both"/>
      </w:pPr>
      <w:r w:rsidRPr="008A2B9C">
        <w:t xml:space="preserve">India presently holds the position of being the world’s third-highest producer of electronic waste, producing more than 1.6 million metric </w:t>
      </w:r>
      <w:proofErr w:type="spellStart"/>
      <w:r w:rsidRPr="008A2B9C">
        <w:t>tonnes</w:t>
      </w:r>
      <w:proofErr w:type="spellEnd"/>
      <w:r w:rsidRPr="008A2B9C">
        <w:t xml:space="preserve"> (MMT) annually—surpassed only by China and the United States</w:t>
      </w:r>
      <w:r w:rsidR="00D546CA" w:rsidRPr="008A2B9C">
        <w:rPr>
          <w:color w:val="000000" w:themeColor="text1"/>
        </w:rPr>
        <w:t>.</w:t>
      </w:r>
      <w:r w:rsidR="00AB07BB" w:rsidRPr="008A2B9C">
        <w:rPr>
          <w:rStyle w:val="EndnoteReference"/>
          <w:color w:val="000000" w:themeColor="text1"/>
        </w:rPr>
        <w:endnoteReference w:id="1"/>
      </w:r>
      <w:r w:rsidR="00D546CA" w:rsidRPr="008A2B9C">
        <w:rPr>
          <w:color w:val="000000" w:themeColor="text1"/>
        </w:rPr>
        <w:t xml:space="preserve"> </w:t>
      </w:r>
      <w:r w:rsidR="00427488" w:rsidRPr="00705811">
        <w:rPr>
          <w:i/>
          <w:iCs/>
        </w:rPr>
        <w:t>To address this issue, the Ministry of Environment, Forest and Climate Change (</w:t>
      </w:r>
      <w:proofErr w:type="spellStart"/>
      <w:r w:rsidR="00427488" w:rsidRPr="00705811">
        <w:rPr>
          <w:i/>
          <w:iCs/>
        </w:rPr>
        <w:t>MoEFCC</w:t>
      </w:r>
      <w:proofErr w:type="spellEnd"/>
      <w:r w:rsidR="00427488" w:rsidRPr="00705811">
        <w:rPr>
          <w:i/>
          <w:iCs/>
        </w:rPr>
        <w:t xml:space="preserve">) enacted the E-Waste (Management) Rules in 2011, operating under the authority of the Environment (Protection) Act 1986. </w:t>
      </w:r>
      <w:r w:rsidR="00427488" w:rsidRPr="008A2B9C">
        <w:t xml:space="preserve">These rules were subsequently revised in 2016 and amended in 2018, introducing the principle of Extended Producer Responsibility (EPR). Under EPR, producers are held accountable for collecting and </w:t>
      </w:r>
      <w:proofErr w:type="spellStart"/>
      <w:r w:rsidR="00CA767C">
        <w:t>channelling</w:t>
      </w:r>
      <w:proofErr w:type="spellEnd"/>
      <w:r w:rsidR="00427488" w:rsidRPr="008A2B9C">
        <w:t xml:space="preserve"> e-waste to </w:t>
      </w:r>
      <w:proofErr w:type="spellStart"/>
      <w:r w:rsidR="00427488" w:rsidRPr="008A2B9C">
        <w:t>authorised</w:t>
      </w:r>
      <w:proofErr w:type="spellEnd"/>
      <w:r w:rsidR="00427488" w:rsidRPr="008A2B9C">
        <w:t xml:space="preserve"> recyclers and dismantlers.</w:t>
      </w:r>
      <w:r w:rsidR="00ED677D" w:rsidRPr="008A2B9C">
        <w:rPr>
          <w:rStyle w:val="EndnoteReference"/>
          <w:color w:val="000000" w:themeColor="text1"/>
        </w:rPr>
        <w:endnoteReference w:id="2"/>
      </w:r>
    </w:p>
    <w:p w14:paraId="0F144ECA" w14:textId="472FB6E7" w:rsidR="0063526A" w:rsidRPr="008A2B9C" w:rsidRDefault="0063526A" w:rsidP="004A5FBB">
      <w:pPr>
        <w:pStyle w:val="NormalWeb"/>
        <w:spacing w:line="360" w:lineRule="auto"/>
        <w:jc w:val="both"/>
      </w:pPr>
      <w:r>
        <w:t xml:space="preserve">List </w:t>
      </w:r>
      <w:proofErr w:type="gramStart"/>
      <w:r>
        <w:t>1 :</w:t>
      </w:r>
      <w:proofErr w:type="gramEnd"/>
      <w:r>
        <w:t xml:space="preserve"> </w:t>
      </w:r>
      <w:r w:rsidR="004521A7" w:rsidRPr="004521A7">
        <w:rPr>
          <w:b/>
          <w:bCs/>
        </w:rPr>
        <w:t>Top E-Waste Generating Country</w:t>
      </w:r>
      <w:r w:rsidR="004521A7">
        <w:t>:</w:t>
      </w:r>
    </w:p>
    <w:tbl>
      <w:tblPr>
        <w:tblStyle w:val="TableGrid"/>
        <w:tblW w:w="0" w:type="auto"/>
        <w:jc w:val="center"/>
        <w:tblLook w:val="04A0" w:firstRow="1" w:lastRow="0" w:firstColumn="1" w:lastColumn="0" w:noHBand="0" w:noVBand="1"/>
      </w:tblPr>
      <w:tblGrid>
        <w:gridCol w:w="1024"/>
        <w:gridCol w:w="1774"/>
        <w:gridCol w:w="2015"/>
        <w:gridCol w:w="2415"/>
        <w:gridCol w:w="1628"/>
      </w:tblGrid>
      <w:tr w:rsidR="00E02826" w:rsidRPr="008A2B9C" w14:paraId="34CF0E91" w14:textId="77777777" w:rsidTr="00AA2743">
        <w:trPr>
          <w:trHeight w:val="235"/>
          <w:jc w:val="center"/>
        </w:trPr>
        <w:tc>
          <w:tcPr>
            <w:tcW w:w="1174" w:type="dxa"/>
            <w:vAlign w:val="center"/>
          </w:tcPr>
          <w:p w14:paraId="267C653C" w14:textId="77777777"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Rank</w:t>
            </w:r>
          </w:p>
        </w:tc>
        <w:tc>
          <w:tcPr>
            <w:tcW w:w="2126" w:type="dxa"/>
            <w:vAlign w:val="center"/>
          </w:tcPr>
          <w:p w14:paraId="0D447B9A" w14:textId="77777777"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Country</w:t>
            </w:r>
          </w:p>
        </w:tc>
        <w:tc>
          <w:tcPr>
            <w:tcW w:w="2410" w:type="dxa"/>
            <w:vAlign w:val="center"/>
          </w:tcPr>
          <w:p w14:paraId="17467D64" w14:textId="77777777"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E-Waste Generated (MMT)</w:t>
            </w:r>
          </w:p>
        </w:tc>
        <w:tc>
          <w:tcPr>
            <w:tcW w:w="3126" w:type="dxa"/>
            <w:vAlign w:val="center"/>
          </w:tcPr>
          <w:p w14:paraId="064532E2" w14:textId="77777777"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E-Waste per Capita (kg)</w:t>
            </w:r>
          </w:p>
        </w:tc>
        <w:tc>
          <w:tcPr>
            <w:tcW w:w="1867" w:type="dxa"/>
            <w:vAlign w:val="center"/>
          </w:tcPr>
          <w:p w14:paraId="27BDBB81" w14:textId="77777777" w:rsidR="00E02826" w:rsidRPr="008A6E35" w:rsidRDefault="00E02826" w:rsidP="004A5FBB">
            <w:pPr>
              <w:spacing w:line="360" w:lineRule="auto"/>
              <w:jc w:val="center"/>
              <w:rPr>
                <w:rFonts w:ascii="Times New Roman" w:eastAsia="Times New Roman" w:hAnsi="Times New Roman" w:cs="Times New Roman"/>
                <w:b/>
                <w:bCs/>
                <w:sz w:val="20"/>
                <w:szCs w:val="20"/>
              </w:rPr>
            </w:pPr>
            <w:r w:rsidRPr="008A6E35">
              <w:rPr>
                <w:rFonts w:ascii="Times New Roman" w:eastAsia="Times New Roman" w:hAnsi="Times New Roman" w:cs="Times New Roman"/>
                <w:b/>
                <w:bCs/>
                <w:sz w:val="20"/>
                <w:szCs w:val="20"/>
              </w:rPr>
              <w:t>Formal Collection Rate (%)</w:t>
            </w:r>
          </w:p>
        </w:tc>
      </w:tr>
      <w:tr w:rsidR="00E02826" w:rsidRPr="008A2B9C" w14:paraId="5C566F7E" w14:textId="77777777" w:rsidTr="00AA2743">
        <w:trPr>
          <w:trHeight w:val="78"/>
          <w:jc w:val="center"/>
        </w:trPr>
        <w:tc>
          <w:tcPr>
            <w:tcW w:w="1174" w:type="dxa"/>
            <w:vAlign w:val="center"/>
          </w:tcPr>
          <w:p w14:paraId="066EAE31"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w:t>
            </w:r>
          </w:p>
        </w:tc>
        <w:tc>
          <w:tcPr>
            <w:tcW w:w="2126" w:type="dxa"/>
            <w:vAlign w:val="center"/>
          </w:tcPr>
          <w:p w14:paraId="5F1D3549"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China</w:t>
            </w:r>
          </w:p>
        </w:tc>
        <w:tc>
          <w:tcPr>
            <w:tcW w:w="2410" w:type="dxa"/>
            <w:vAlign w:val="center"/>
          </w:tcPr>
          <w:p w14:paraId="7E922727"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0.1</w:t>
            </w:r>
          </w:p>
        </w:tc>
        <w:tc>
          <w:tcPr>
            <w:tcW w:w="3126" w:type="dxa"/>
            <w:vAlign w:val="center"/>
          </w:tcPr>
          <w:p w14:paraId="47F50A1D"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7.2</w:t>
            </w:r>
          </w:p>
        </w:tc>
        <w:tc>
          <w:tcPr>
            <w:tcW w:w="1867" w:type="dxa"/>
            <w:vAlign w:val="center"/>
          </w:tcPr>
          <w:p w14:paraId="1E91D99F"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5%</w:t>
            </w:r>
          </w:p>
        </w:tc>
      </w:tr>
      <w:tr w:rsidR="00E02826" w:rsidRPr="008A2B9C" w14:paraId="7952224D" w14:textId="77777777" w:rsidTr="00AA2743">
        <w:trPr>
          <w:trHeight w:val="79"/>
          <w:jc w:val="center"/>
        </w:trPr>
        <w:tc>
          <w:tcPr>
            <w:tcW w:w="1174" w:type="dxa"/>
            <w:vAlign w:val="center"/>
          </w:tcPr>
          <w:p w14:paraId="7B002098"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w:t>
            </w:r>
          </w:p>
        </w:tc>
        <w:tc>
          <w:tcPr>
            <w:tcW w:w="2126" w:type="dxa"/>
            <w:vAlign w:val="center"/>
          </w:tcPr>
          <w:p w14:paraId="4EEF4FAB"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United States</w:t>
            </w:r>
          </w:p>
        </w:tc>
        <w:tc>
          <w:tcPr>
            <w:tcW w:w="2410" w:type="dxa"/>
            <w:vAlign w:val="center"/>
          </w:tcPr>
          <w:p w14:paraId="4DD0350D"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6.9</w:t>
            </w:r>
          </w:p>
        </w:tc>
        <w:tc>
          <w:tcPr>
            <w:tcW w:w="3126" w:type="dxa"/>
            <w:vAlign w:val="center"/>
          </w:tcPr>
          <w:p w14:paraId="47901D12"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1.0</w:t>
            </w:r>
          </w:p>
        </w:tc>
        <w:tc>
          <w:tcPr>
            <w:tcW w:w="1867" w:type="dxa"/>
            <w:vAlign w:val="center"/>
          </w:tcPr>
          <w:p w14:paraId="7EB82436"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5–20%</w:t>
            </w:r>
          </w:p>
        </w:tc>
      </w:tr>
      <w:tr w:rsidR="00E02826" w:rsidRPr="008A2B9C" w14:paraId="5BE37381" w14:textId="77777777" w:rsidTr="00AA2743">
        <w:trPr>
          <w:trHeight w:val="79"/>
          <w:jc w:val="center"/>
        </w:trPr>
        <w:tc>
          <w:tcPr>
            <w:tcW w:w="1174" w:type="dxa"/>
            <w:vAlign w:val="center"/>
          </w:tcPr>
          <w:p w14:paraId="5EFAD962"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3</w:t>
            </w:r>
          </w:p>
        </w:tc>
        <w:tc>
          <w:tcPr>
            <w:tcW w:w="2126" w:type="dxa"/>
            <w:vAlign w:val="center"/>
          </w:tcPr>
          <w:p w14:paraId="587276B7" w14:textId="77777777" w:rsidR="00E02826" w:rsidRPr="008A6E35" w:rsidRDefault="00E02826" w:rsidP="004A5FBB">
            <w:pPr>
              <w:spacing w:line="360" w:lineRule="auto"/>
              <w:jc w:val="center"/>
              <w:rPr>
                <w:rFonts w:ascii="Times New Roman" w:eastAsia="Times New Roman" w:hAnsi="Times New Roman" w:cs="Times New Roman"/>
                <w:b/>
                <w:sz w:val="20"/>
                <w:szCs w:val="20"/>
              </w:rPr>
            </w:pPr>
            <w:r w:rsidRPr="008A6E35">
              <w:rPr>
                <w:rFonts w:ascii="Times New Roman" w:eastAsia="Times New Roman" w:hAnsi="Times New Roman" w:cs="Times New Roman"/>
                <w:b/>
                <w:sz w:val="20"/>
                <w:szCs w:val="20"/>
              </w:rPr>
              <w:t>India</w:t>
            </w:r>
          </w:p>
        </w:tc>
        <w:tc>
          <w:tcPr>
            <w:tcW w:w="2410" w:type="dxa"/>
            <w:vAlign w:val="center"/>
          </w:tcPr>
          <w:p w14:paraId="3A413CD2"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3.2</w:t>
            </w:r>
          </w:p>
        </w:tc>
        <w:tc>
          <w:tcPr>
            <w:tcW w:w="3126" w:type="dxa"/>
            <w:vAlign w:val="center"/>
          </w:tcPr>
          <w:p w14:paraId="73C7252B"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4</w:t>
            </w:r>
          </w:p>
        </w:tc>
        <w:tc>
          <w:tcPr>
            <w:tcW w:w="1867" w:type="dxa"/>
            <w:vAlign w:val="center"/>
          </w:tcPr>
          <w:p w14:paraId="39E9DD81"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lt;10%</w:t>
            </w:r>
          </w:p>
        </w:tc>
      </w:tr>
      <w:tr w:rsidR="00E02826" w:rsidRPr="008A2B9C" w14:paraId="2A45F02D" w14:textId="77777777" w:rsidTr="00AA2743">
        <w:trPr>
          <w:trHeight w:val="78"/>
          <w:jc w:val="center"/>
        </w:trPr>
        <w:tc>
          <w:tcPr>
            <w:tcW w:w="1174" w:type="dxa"/>
            <w:vAlign w:val="center"/>
          </w:tcPr>
          <w:p w14:paraId="3FD30D4E"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4</w:t>
            </w:r>
          </w:p>
        </w:tc>
        <w:tc>
          <w:tcPr>
            <w:tcW w:w="2126" w:type="dxa"/>
            <w:vAlign w:val="center"/>
          </w:tcPr>
          <w:p w14:paraId="1EB24354"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Japan</w:t>
            </w:r>
          </w:p>
        </w:tc>
        <w:tc>
          <w:tcPr>
            <w:tcW w:w="2410" w:type="dxa"/>
            <w:vAlign w:val="center"/>
          </w:tcPr>
          <w:p w14:paraId="37CDA6C3"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5</w:t>
            </w:r>
          </w:p>
        </w:tc>
        <w:tc>
          <w:tcPr>
            <w:tcW w:w="3126" w:type="dxa"/>
            <w:vAlign w:val="center"/>
          </w:tcPr>
          <w:p w14:paraId="678357FC"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9.9</w:t>
            </w:r>
          </w:p>
        </w:tc>
        <w:tc>
          <w:tcPr>
            <w:tcW w:w="1867" w:type="dxa"/>
            <w:vAlign w:val="center"/>
          </w:tcPr>
          <w:p w14:paraId="34D353E3"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0%</w:t>
            </w:r>
          </w:p>
        </w:tc>
      </w:tr>
      <w:tr w:rsidR="00E02826" w:rsidRPr="008A2B9C" w14:paraId="05A3414F" w14:textId="77777777" w:rsidTr="00AA2743">
        <w:trPr>
          <w:trHeight w:val="79"/>
          <w:jc w:val="center"/>
        </w:trPr>
        <w:tc>
          <w:tcPr>
            <w:tcW w:w="1174" w:type="dxa"/>
            <w:vAlign w:val="center"/>
          </w:tcPr>
          <w:p w14:paraId="581BB77A"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w:t>
            </w:r>
          </w:p>
        </w:tc>
        <w:tc>
          <w:tcPr>
            <w:tcW w:w="2126" w:type="dxa"/>
            <w:vAlign w:val="center"/>
          </w:tcPr>
          <w:p w14:paraId="3A5AA7F3"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Germany</w:t>
            </w:r>
          </w:p>
        </w:tc>
        <w:tc>
          <w:tcPr>
            <w:tcW w:w="2410" w:type="dxa"/>
            <w:vAlign w:val="center"/>
          </w:tcPr>
          <w:p w14:paraId="42E9ECF2"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w:t>
            </w:r>
          </w:p>
        </w:tc>
        <w:tc>
          <w:tcPr>
            <w:tcW w:w="3126" w:type="dxa"/>
            <w:vAlign w:val="center"/>
          </w:tcPr>
          <w:p w14:paraId="2333C753"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9.4</w:t>
            </w:r>
          </w:p>
        </w:tc>
        <w:tc>
          <w:tcPr>
            <w:tcW w:w="1867" w:type="dxa"/>
            <w:vAlign w:val="center"/>
          </w:tcPr>
          <w:p w14:paraId="1472729A"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45%</w:t>
            </w:r>
          </w:p>
        </w:tc>
      </w:tr>
      <w:tr w:rsidR="00E02826" w:rsidRPr="008A2B9C" w14:paraId="7B389C68" w14:textId="77777777" w:rsidTr="00AA2743">
        <w:trPr>
          <w:trHeight w:val="156"/>
          <w:jc w:val="center"/>
        </w:trPr>
        <w:tc>
          <w:tcPr>
            <w:tcW w:w="1174" w:type="dxa"/>
            <w:vAlign w:val="center"/>
          </w:tcPr>
          <w:p w14:paraId="630D327D"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6</w:t>
            </w:r>
          </w:p>
        </w:tc>
        <w:tc>
          <w:tcPr>
            <w:tcW w:w="2126" w:type="dxa"/>
            <w:vAlign w:val="center"/>
          </w:tcPr>
          <w:p w14:paraId="0C56C77F"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United Kingdom</w:t>
            </w:r>
          </w:p>
        </w:tc>
        <w:tc>
          <w:tcPr>
            <w:tcW w:w="2410" w:type="dxa"/>
            <w:vAlign w:val="center"/>
          </w:tcPr>
          <w:p w14:paraId="782FFDB1"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w:t>
            </w:r>
          </w:p>
        </w:tc>
        <w:tc>
          <w:tcPr>
            <w:tcW w:w="3126" w:type="dxa"/>
            <w:vAlign w:val="center"/>
          </w:tcPr>
          <w:p w14:paraId="64247618"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3.9</w:t>
            </w:r>
          </w:p>
        </w:tc>
        <w:tc>
          <w:tcPr>
            <w:tcW w:w="1867" w:type="dxa"/>
            <w:vAlign w:val="center"/>
          </w:tcPr>
          <w:p w14:paraId="65D36E3A"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0%</w:t>
            </w:r>
          </w:p>
        </w:tc>
      </w:tr>
      <w:tr w:rsidR="00E02826" w:rsidRPr="008A2B9C" w14:paraId="3B823F0E" w14:textId="77777777" w:rsidTr="00AA2743">
        <w:trPr>
          <w:trHeight w:val="18"/>
          <w:jc w:val="center"/>
        </w:trPr>
        <w:tc>
          <w:tcPr>
            <w:tcW w:w="1174" w:type="dxa"/>
            <w:vAlign w:val="center"/>
          </w:tcPr>
          <w:p w14:paraId="45D52CDB"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7</w:t>
            </w:r>
          </w:p>
        </w:tc>
        <w:tc>
          <w:tcPr>
            <w:tcW w:w="2126" w:type="dxa"/>
            <w:vAlign w:val="center"/>
          </w:tcPr>
          <w:p w14:paraId="1E2696C4"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Brazil</w:t>
            </w:r>
          </w:p>
        </w:tc>
        <w:tc>
          <w:tcPr>
            <w:tcW w:w="2410" w:type="dxa"/>
            <w:vAlign w:val="center"/>
          </w:tcPr>
          <w:p w14:paraId="4972A270"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1</w:t>
            </w:r>
          </w:p>
        </w:tc>
        <w:tc>
          <w:tcPr>
            <w:tcW w:w="3126" w:type="dxa"/>
            <w:vAlign w:val="center"/>
          </w:tcPr>
          <w:p w14:paraId="4DCE763B"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0.4</w:t>
            </w:r>
          </w:p>
        </w:tc>
        <w:tc>
          <w:tcPr>
            <w:tcW w:w="1867" w:type="dxa"/>
            <w:vAlign w:val="center"/>
          </w:tcPr>
          <w:p w14:paraId="049AA395" w14:textId="77777777" w:rsidR="00E02826" w:rsidRPr="008A6E35" w:rsidRDefault="00E02826" w:rsidP="004A5FBB">
            <w:pPr>
              <w:spacing w:line="360" w:lineRule="auto"/>
              <w:jc w:val="center"/>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3%</w:t>
            </w:r>
          </w:p>
        </w:tc>
      </w:tr>
    </w:tbl>
    <w:p w14:paraId="0EB9D135" w14:textId="77777777" w:rsidR="003C54B6" w:rsidRPr="00C903A9" w:rsidRDefault="003C54B6" w:rsidP="004A5FBB">
      <w:pPr>
        <w:pStyle w:val="Heading3"/>
        <w:spacing w:line="360" w:lineRule="auto"/>
        <w:rPr>
          <w:rFonts w:ascii="Times New Roman" w:hAnsi="Times New Roman" w:cs="Times New Roman"/>
          <w:i/>
          <w:iCs/>
          <w:color w:val="000000" w:themeColor="text1"/>
          <w:sz w:val="24"/>
          <w:szCs w:val="24"/>
        </w:rPr>
      </w:pPr>
      <w:r w:rsidRPr="00C903A9">
        <w:rPr>
          <w:rStyle w:val="Strong"/>
          <w:rFonts w:ascii="Times New Roman" w:hAnsi="Times New Roman" w:cs="Times New Roman"/>
          <w:b/>
          <w:bCs/>
          <w:i/>
          <w:iCs/>
          <w:color w:val="000000" w:themeColor="text1"/>
          <w:sz w:val="24"/>
          <w:szCs w:val="24"/>
        </w:rPr>
        <w:t>Sources</w:t>
      </w:r>
      <w:r w:rsidR="00E0669B">
        <w:rPr>
          <w:rStyle w:val="Strong"/>
          <w:rFonts w:ascii="Times New Roman" w:hAnsi="Times New Roman" w:cs="Times New Roman"/>
          <w:b/>
          <w:bCs/>
          <w:i/>
          <w:iCs/>
          <w:color w:val="000000" w:themeColor="text1"/>
          <w:sz w:val="24"/>
          <w:szCs w:val="24"/>
        </w:rPr>
        <w:t>:</w:t>
      </w:r>
    </w:p>
    <w:p w14:paraId="099B9EEC" w14:textId="77777777" w:rsidR="003C54B6" w:rsidRPr="008A2B9C" w:rsidRDefault="003C54B6" w:rsidP="004A5FBB">
      <w:pPr>
        <w:pStyle w:val="NormalWeb"/>
        <w:numPr>
          <w:ilvl w:val="0"/>
          <w:numId w:val="10"/>
        </w:numPr>
        <w:spacing w:line="360" w:lineRule="auto"/>
      </w:pPr>
      <w:r w:rsidRPr="008A2B9C">
        <w:rPr>
          <w:rStyle w:val="Strong"/>
          <w:b w:val="0"/>
        </w:rPr>
        <w:t>Global E-Waste Monitor 2020</w:t>
      </w:r>
      <w:r w:rsidRPr="008A2B9C">
        <w:t xml:space="preserve"> United Nations University, ITU &amp; ISWA.</w:t>
      </w:r>
      <w:r w:rsidRPr="008A2B9C">
        <w:rPr>
          <w:rStyle w:val="EndnoteReference"/>
        </w:rPr>
        <w:endnoteReference w:id="3"/>
      </w:r>
    </w:p>
    <w:p w14:paraId="322C6DD8" w14:textId="77777777" w:rsidR="003C54B6" w:rsidRPr="008A2B9C" w:rsidRDefault="003C54B6" w:rsidP="004A5FBB">
      <w:pPr>
        <w:pStyle w:val="NormalWeb"/>
        <w:numPr>
          <w:ilvl w:val="0"/>
          <w:numId w:val="10"/>
        </w:numPr>
        <w:spacing w:line="360" w:lineRule="auto"/>
      </w:pPr>
      <w:r w:rsidRPr="008A2B9C">
        <w:t>CPCB (India), 2022-2023 E-Waste Status Report.</w:t>
      </w:r>
      <w:r w:rsidRPr="008A2B9C">
        <w:rPr>
          <w:rStyle w:val="EndnoteReference"/>
        </w:rPr>
        <w:endnoteReference w:id="4"/>
      </w:r>
    </w:p>
    <w:p w14:paraId="6D7ED474" w14:textId="77777777" w:rsidR="003C54B6" w:rsidRPr="008A2B9C" w:rsidRDefault="003C54B6" w:rsidP="004A5FBB">
      <w:pPr>
        <w:pStyle w:val="NormalWeb"/>
        <w:numPr>
          <w:ilvl w:val="0"/>
          <w:numId w:val="10"/>
        </w:numPr>
        <w:spacing w:line="360" w:lineRule="auto"/>
      </w:pPr>
      <w:r w:rsidRPr="008A2B9C">
        <w:t>EPA (USA), Facts and Figures on E-Waste.</w:t>
      </w:r>
      <w:r w:rsidRPr="008A2B9C">
        <w:rPr>
          <w:rStyle w:val="EndnoteReference"/>
        </w:rPr>
        <w:endnoteReference w:id="5"/>
      </w:r>
    </w:p>
    <w:p w14:paraId="35A94FF1" w14:textId="77777777" w:rsidR="003C54B6" w:rsidRPr="008A2B9C" w:rsidRDefault="003C54B6" w:rsidP="004A5FBB">
      <w:pPr>
        <w:pStyle w:val="NormalWeb"/>
        <w:numPr>
          <w:ilvl w:val="0"/>
          <w:numId w:val="10"/>
        </w:numPr>
        <w:spacing w:line="360" w:lineRule="auto"/>
      </w:pPr>
      <w:r w:rsidRPr="008A2B9C">
        <w:lastRenderedPageBreak/>
        <w:t>Ministry of Environment (Japan).</w:t>
      </w:r>
      <w:r w:rsidRPr="008A2B9C">
        <w:rPr>
          <w:rStyle w:val="EndnoteReference"/>
        </w:rPr>
        <w:endnoteReference w:id="6"/>
      </w:r>
    </w:p>
    <w:p w14:paraId="3B6C964F" w14:textId="77777777" w:rsidR="003C54B6" w:rsidRPr="008A2B9C" w:rsidRDefault="003C54B6" w:rsidP="004A5FBB">
      <w:pPr>
        <w:pStyle w:val="NormalWeb"/>
        <w:numPr>
          <w:ilvl w:val="0"/>
          <w:numId w:val="10"/>
        </w:numPr>
        <w:spacing w:line="360" w:lineRule="auto"/>
      </w:pPr>
      <w:r w:rsidRPr="008A2B9C">
        <w:t>Eurostat, 2021 – E-waste Statistics for EU.</w:t>
      </w:r>
      <w:r w:rsidRPr="008A2B9C">
        <w:rPr>
          <w:rStyle w:val="EndnoteReference"/>
        </w:rPr>
        <w:endnoteReference w:id="7"/>
      </w:r>
    </w:p>
    <w:p w14:paraId="4FCF32A9" w14:textId="77777777" w:rsidR="00C80298" w:rsidRDefault="00D546CA" w:rsidP="00C80298">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 xml:space="preserve">However, the implementation remains patchy. </w:t>
      </w:r>
      <w:r w:rsidR="00A13855" w:rsidRPr="008A2B9C">
        <w:rPr>
          <w:rFonts w:ascii="Times New Roman" w:hAnsi="Times New Roman" w:cs="Times New Roman"/>
          <w:color w:val="000000" w:themeColor="text1"/>
          <w:sz w:val="24"/>
          <w:szCs w:val="24"/>
        </w:rPr>
        <w:t>The rate of recycling of e-waste has gone up in India</w:t>
      </w:r>
      <w:r w:rsidR="00F15E27" w:rsidRPr="008A2B9C">
        <w:rPr>
          <w:rFonts w:ascii="Times New Roman" w:hAnsi="Times New Roman" w:cs="Times New Roman"/>
          <w:color w:val="000000" w:themeColor="text1"/>
          <w:sz w:val="24"/>
          <w:szCs w:val="24"/>
        </w:rPr>
        <w:t>,</w:t>
      </w:r>
      <w:r w:rsidR="00A13855" w:rsidRPr="008A2B9C">
        <w:rPr>
          <w:rFonts w:ascii="Times New Roman" w:hAnsi="Times New Roman" w:cs="Times New Roman"/>
          <w:color w:val="000000" w:themeColor="text1"/>
          <w:sz w:val="24"/>
          <w:szCs w:val="24"/>
        </w:rPr>
        <w:t xml:space="preserve"> but almost 67% of e-waste remains unprocessed</w:t>
      </w:r>
      <w:r w:rsidR="00F15E27" w:rsidRPr="008A2B9C">
        <w:rPr>
          <w:rFonts w:ascii="Times New Roman" w:hAnsi="Times New Roman" w:cs="Times New Roman"/>
          <w:color w:val="000000" w:themeColor="text1"/>
          <w:sz w:val="24"/>
          <w:szCs w:val="24"/>
        </w:rPr>
        <w:t>,</w:t>
      </w:r>
      <w:r w:rsidR="00A13855" w:rsidRPr="008A2B9C">
        <w:rPr>
          <w:rFonts w:ascii="Times New Roman" w:hAnsi="Times New Roman" w:cs="Times New Roman"/>
          <w:color w:val="000000" w:themeColor="text1"/>
          <w:sz w:val="24"/>
          <w:szCs w:val="24"/>
        </w:rPr>
        <w:t xml:space="preserve"> which is really alarming</w:t>
      </w:r>
      <w:r w:rsidRPr="008A2B9C">
        <w:rPr>
          <w:rFonts w:ascii="Times New Roman" w:hAnsi="Times New Roman" w:cs="Times New Roman"/>
          <w:color w:val="000000" w:themeColor="text1"/>
          <w:sz w:val="24"/>
          <w:szCs w:val="24"/>
        </w:rPr>
        <w:t>.</w:t>
      </w:r>
      <w:r w:rsidR="00A13855" w:rsidRPr="008A2B9C">
        <w:rPr>
          <w:rStyle w:val="EndnoteReference"/>
          <w:rFonts w:ascii="Times New Roman" w:hAnsi="Times New Roman" w:cs="Times New Roman"/>
          <w:color w:val="000000" w:themeColor="text1"/>
          <w:sz w:val="24"/>
          <w:szCs w:val="24"/>
        </w:rPr>
        <w:endnoteReference w:id="8"/>
      </w:r>
      <w:r w:rsidR="008A6E35">
        <w:rPr>
          <w:rFonts w:ascii="Times New Roman" w:hAnsi="Times New Roman" w:cs="Times New Roman"/>
          <w:color w:val="000000" w:themeColor="text1"/>
          <w:sz w:val="24"/>
          <w:szCs w:val="24"/>
        </w:rPr>
        <w:t xml:space="preserve"> </w:t>
      </w:r>
      <w:r w:rsidRPr="008A2B9C">
        <w:rPr>
          <w:rFonts w:ascii="Times New Roman" w:hAnsi="Times New Roman" w:cs="Times New Roman"/>
          <w:color w:val="000000" w:themeColor="text1"/>
          <w:sz w:val="24"/>
          <w:szCs w:val="24"/>
        </w:rPr>
        <w:t>The rest is handled by the informal sector, which employs unsafe techniques like open burning and acid leaching, causing significant health and environmental hazards.</w:t>
      </w:r>
    </w:p>
    <w:p w14:paraId="5AD74EB1" w14:textId="77777777" w:rsidR="00C80298" w:rsidRDefault="00C80298" w:rsidP="00C80298">
      <w:pPr>
        <w:spacing w:line="360" w:lineRule="auto"/>
        <w:jc w:val="both"/>
        <w:rPr>
          <w:rFonts w:ascii="Times New Roman" w:hAnsi="Times New Roman" w:cs="Times New Roman"/>
          <w:color w:val="000000" w:themeColor="text1"/>
          <w:sz w:val="24"/>
          <w:szCs w:val="24"/>
        </w:rPr>
      </w:pPr>
    </w:p>
    <w:p w14:paraId="10F2B937" w14:textId="77777777" w:rsidR="00945C3E" w:rsidRPr="00C80298" w:rsidRDefault="00945C3E" w:rsidP="00C80298">
      <w:pPr>
        <w:spacing w:line="360" w:lineRule="auto"/>
        <w:jc w:val="both"/>
        <w:rPr>
          <w:rFonts w:ascii="Times New Roman" w:hAnsi="Times New Roman" w:cs="Times New Roman"/>
          <w:b/>
          <w:color w:val="000000" w:themeColor="text1"/>
          <w:sz w:val="24"/>
          <w:szCs w:val="24"/>
        </w:rPr>
      </w:pPr>
      <w:r w:rsidRPr="00C80298">
        <w:rPr>
          <w:rFonts w:ascii="Times New Roman" w:hAnsi="Times New Roman" w:cs="Times New Roman"/>
          <w:b/>
          <w:iCs/>
          <w:color w:val="000000" w:themeColor="text1"/>
          <w:sz w:val="24"/>
          <w:szCs w:val="24"/>
        </w:rPr>
        <w:t>III. Impact of E-waste on Wildlife</w:t>
      </w:r>
    </w:p>
    <w:p w14:paraId="4AB82F73" w14:textId="77777777" w:rsidR="006E7956" w:rsidRPr="008A2B9C" w:rsidRDefault="006E7956" w:rsidP="006E7956">
      <w:pPr>
        <w:pStyle w:val="Heading2"/>
        <w:spacing w:line="360" w:lineRule="auto"/>
        <w:jc w:val="both"/>
        <w:rPr>
          <w:rFonts w:ascii="Times New Roman" w:hAnsi="Times New Roman" w:cs="Times New Roman"/>
          <w:b w:val="0"/>
          <w:bCs w:val="0"/>
          <w:iCs/>
          <w:color w:val="000000" w:themeColor="text1"/>
          <w:sz w:val="24"/>
          <w:szCs w:val="24"/>
          <w:lang w:val="en-IN"/>
        </w:rPr>
      </w:pPr>
      <w:r w:rsidRPr="006E7956">
        <w:rPr>
          <w:rFonts w:ascii="Times New Roman" w:hAnsi="Times New Roman" w:cs="Times New Roman"/>
          <w:b w:val="0"/>
          <w:bCs w:val="0"/>
          <w:iCs/>
          <w:color w:val="000000" w:themeColor="text1"/>
          <w:sz w:val="24"/>
          <w:szCs w:val="24"/>
          <w:lang w:val="en-IN"/>
        </w:rPr>
        <w:t>Threats to animals are generally associated with issues like poaching, habitat loss, and climate change. E-waste, however, is a silent but increasing hazard to animals around the world. Cell phones, laptops, televisions, and other electronic devices that are thrown are referred to as e-waste, or electronic garbage. Rapid technological advancements are causing hazardous and toxic materials to leak into the environment due to incorrect disposal, which can have a negative effect on animal life.</w:t>
      </w:r>
    </w:p>
    <w:p w14:paraId="170118A9" w14:textId="77777777" w:rsidR="006E7956" w:rsidRPr="008A2B9C" w:rsidRDefault="006E7956" w:rsidP="00B83CE1">
      <w:pPr>
        <w:pStyle w:val="Heading2"/>
        <w:numPr>
          <w:ilvl w:val="0"/>
          <w:numId w:val="11"/>
        </w:numPr>
        <w:spacing w:line="360" w:lineRule="auto"/>
        <w:jc w:val="both"/>
        <w:rPr>
          <w:rFonts w:ascii="Times New Roman" w:hAnsi="Times New Roman" w:cs="Times New Roman"/>
          <w:b w:val="0"/>
          <w:bCs w:val="0"/>
          <w:iCs/>
          <w:color w:val="000000" w:themeColor="text1"/>
          <w:sz w:val="24"/>
          <w:szCs w:val="24"/>
        </w:rPr>
      </w:pPr>
      <w:r w:rsidRPr="008A2B9C">
        <w:rPr>
          <w:rFonts w:ascii="Times New Roman" w:hAnsi="Times New Roman" w:cs="Times New Roman"/>
          <w:i/>
          <w:color w:val="000000" w:themeColor="text1"/>
          <w:sz w:val="24"/>
          <w:szCs w:val="24"/>
        </w:rPr>
        <w:t>Degradation of Habitat:</w:t>
      </w:r>
      <w:r w:rsidRPr="008A2B9C">
        <w:rPr>
          <w:rFonts w:ascii="Times New Roman" w:hAnsi="Times New Roman" w:cs="Times New Roman"/>
          <w:b w:val="0"/>
          <w:bCs w:val="0"/>
          <w:iCs/>
          <w:color w:val="000000" w:themeColor="text1"/>
          <w:sz w:val="24"/>
          <w:szCs w:val="24"/>
        </w:rPr>
        <w:t xml:space="preserve"> </w:t>
      </w:r>
      <w:r w:rsidR="00886E03" w:rsidRPr="00886E03">
        <w:rPr>
          <w:rFonts w:ascii="Times New Roman" w:hAnsi="Times New Roman" w:cs="Times New Roman"/>
          <w:b w:val="0"/>
          <w:bCs w:val="0"/>
          <w:iCs/>
          <w:color w:val="000000" w:themeColor="text1"/>
          <w:sz w:val="24"/>
          <w:szCs w:val="24"/>
        </w:rPr>
        <w:t>When e-waste is disposed of in open fields or landfills, it contaminates soil and water supplies, causing ecosystems to be destroyed. Animal displacement, biodiversity loss, and food supply contamination are all possible outcomes of this.</w:t>
      </w:r>
    </w:p>
    <w:p w14:paraId="201BC29E" w14:textId="77777777" w:rsidR="00B83CE1" w:rsidRDefault="006E7956" w:rsidP="00886E03">
      <w:pPr>
        <w:pStyle w:val="Heading2"/>
        <w:numPr>
          <w:ilvl w:val="0"/>
          <w:numId w:val="11"/>
        </w:numPr>
        <w:spacing w:line="360" w:lineRule="auto"/>
        <w:jc w:val="both"/>
        <w:rPr>
          <w:rFonts w:ascii="Times New Roman" w:hAnsi="Times New Roman" w:cs="Times New Roman"/>
          <w:b w:val="0"/>
          <w:bCs w:val="0"/>
          <w:i/>
          <w:iCs/>
          <w:sz w:val="24"/>
          <w:szCs w:val="24"/>
          <w:lang w:val="en-IN"/>
        </w:rPr>
      </w:pPr>
      <w:r w:rsidRPr="00886E03">
        <w:rPr>
          <w:rFonts w:ascii="Times New Roman" w:hAnsi="Times New Roman" w:cs="Times New Roman"/>
          <w:i/>
          <w:color w:val="000000" w:themeColor="text1"/>
          <w:sz w:val="24"/>
          <w:szCs w:val="24"/>
        </w:rPr>
        <w:t>Toxic vapors:</w:t>
      </w:r>
      <w:r w:rsidRPr="00886E03">
        <w:rPr>
          <w:rFonts w:ascii="Times New Roman" w:hAnsi="Times New Roman" w:cs="Times New Roman"/>
          <w:b w:val="0"/>
          <w:bCs w:val="0"/>
          <w:iCs/>
          <w:color w:val="000000" w:themeColor="text1"/>
          <w:sz w:val="24"/>
          <w:szCs w:val="24"/>
        </w:rPr>
        <w:t xml:space="preserve"> </w:t>
      </w:r>
      <w:r w:rsidR="00886E03" w:rsidRPr="00886E03">
        <w:rPr>
          <w:rFonts w:ascii="Times New Roman" w:hAnsi="Times New Roman" w:cs="Times New Roman"/>
          <w:b w:val="0"/>
          <w:bCs w:val="0"/>
          <w:iCs/>
          <w:color w:val="000000" w:themeColor="text1"/>
          <w:sz w:val="24"/>
          <w:szCs w:val="24"/>
        </w:rPr>
        <w:t>Improper disposal of e-waste in open fields or landfills contaminates soil and water supplies, leading to the destruction of ecosystems. This may result in animal displacement, loss of biodiversity, and contamination of the food supply.</w:t>
      </w:r>
    </w:p>
    <w:p w14:paraId="6405FC37" w14:textId="77777777" w:rsidR="004236F2" w:rsidRPr="00B83CE1" w:rsidRDefault="00B83CE1" w:rsidP="00B83CE1">
      <w:pPr>
        <w:pStyle w:val="ListParagraph"/>
        <w:numPr>
          <w:ilvl w:val="0"/>
          <w:numId w:val="11"/>
        </w:numPr>
        <w:spacing w:line="360" w:lineRule="auto"/>
        <w:jc w:val="both"/>
        <w:rPr>
          <w:rFonts w:ascii="Times New Roman" w:hAnsi="Times New Roman" w:cs="Times New Roman"/>
          <w:sz w:val="24"/>
          <w:szCs w:val="24"/>
          <w:lang w:val="en-IN"/>
        </w:rPr>
      </w:pPr>
      <w:r w:rsidRPr="00B83CE1">
        <w:rPr>
          <w:rFonts w:ascii="Times New Roman" w:hAnsi="Times New Roman" w:cs="Times New Roman"/>
          <w:b/>
          <w:bCs/>
          <w:i/>
          <w:iCs/>
          <w:sz w:val="24"/>
          <w:szCs w:val="24"/>
          <w:lang w:val="en-IN"/>
        </w:rPr>
        <w:t>F</w:t>
      </w:r>
      <w:r w:rsidR="006E7956" w:rsidRPr="00B83CE1">
        <w:rPr>
          <w:rFonts w:ascii="Times New Roman" w:hAnsi="Times New Roman" w:cs="Times New Roman"/>
          <w:b/>
          <w:bCs/>
          <w:i/>
          <w:iCs/>
          <w:sz w:val="24"/>
          <w:szCs w:val="24"/>
          <w:lang w:val="en-IN"/>
        </w:rPr>
        <w:t>ood and Water Contamination:</w:t>
      </w:r>
      <w:r w:rsidR="006E7956" w:rsidRPr="00B83CE1">
        <w:rPr>
          <w:rFonts w:ascii="Times New Roman" w:hAnsi="Times New Roman" w:cs="Times New Roman"/>
          <w:sz w:val="24"/>
          <w:szCs w:val="24"/>
          <w:lang w:val="en-IN"/>
        </w:rPr>
        <w:t xml:space="preserve"> Toxins from e-waste poison fish and other marine life when they leak into rivers, lakes, and seas. Toxins build up in animals higher up the food chain as they ingest these tainted organisms, impairing their reproductive and general </w:t>
      </w:r>
      <w:r w:rsidR="004236F2" w:rsidRPr="00B83CE1">
        <w:rPr>
          <w:rFonts w:ascii="Times New Roman" w:hAnsi="Times New Roman" w:cs="Times New Roman"/>
          <w:sz w:val="24"/>
          <w:szCs w:val="24"/>
          <w:lang w:val="en-IN"/>
        </w:rPr>
        <w:t xml:space="preserve">health. Chemicals from abandoned electronics leak into neighbouring rivers, poisoning the water when these e-waste disposal sites experience significant rainfall. This is a serious risk to human health in addition to </w:t>
      </w:r>
      <w:r w:rsidR="004236F2" w:rsidRPr="00B83CE1">
        <w:rPr>
          <w:rFonts w:ascii="Times New Roman" w:hAnsi="Times New Roman" w:cs="Times New Roman"/>
          <w:sz w:val="24"/>
          <w:szCs w:val="24"/>
          <w:lang w:val="en-IN"/>
        </w:rPr>
        <w:lastRenderedPageBreak/>
        <w:t>having an impact on aquatic life. Heavy metal pollutants in the ocean damage fish and other marine life, and humans are exposed to dangerous chemicals like lead and mercury when they consume contaminated fish.</w:t>
      </w:r>
    </w:p>
    <w:p w14:paraId="54A9BB7F" w14:textId="77777777" w:rsidR="00F76935" w:rsidRPr="008A2B9C" w:rsidRDefault="0009678B" w:rsidP="004A5FBB">
      <w:pPr>
        <w:pStyle w:val="Heading2"/>
        <w:spacing w:line="360" w:lineRule="auto"/>
        <w:jc w:val="both"/>
        <w:rPr>
          <w:rFonts w:ascii="Times New Roman" w:hAnsi="Times New Roman" w:cs="Times New Roman"/>
          <w:iCs/>
          <w:color w:val="000000" w:themeColor="text1"/>
          <w:sz w:val="24"/>
          <w:szCs w:val="24"/>
        </w:rPr>
      </w:pPr>
      <w:r w:rsidRPr="008A2B9C">
        <w:rPr>
          <w:rFonts w:ascii="Times New Roman" w:hAnsi="Times New Roman" w:cs="Times New Roman"/>
          <w:iCs/>
          <w:color w:val="000000" w:themeColor="text1"/>
          <w:sz w:val="24"/>
          <w:szCs w:val="24"/>
        </w:rPr>
        <w:t>I</w:t>
      </w:r>
      <w:r w:rsidR="00945C3E" w:rsidRPr="008A2B9C">
        <w:rPr>
          <w:rFonts w:ascii="Times New Roman" w:hAnsi="Times New Roman" w:cs="Times New Roman"/>
          <w:iCs/>
          <w:color w:val="000000" w:themeColor="text1"/>
          <w:sz w:val="24"/>
          <w:szCs w:val="24"/>
        </w:rPr>
        <w:t>V</w:t>
      </w:r>
      <w:r w:rsidRPr="008A2B9C">
        <w:rPr>
          <w:rFonts w:ascii="Times New Roman" w:hAnsi="Times New Roman" w:cs="Times New Roman"/>
          <w:iCs/>
          <w:color w:val="000000" w:themeColor="text1"/>
          <w:sz w:val="24"/>
          <w:szCs w:val="24"/>
        </w:rPr>
        <w:t xml:space="preserve">. </w:t>
      </w:r>
      <w:r w:rsidR="00D546CA" w:rsidRPr="008A2B9C">
        <w:rPr>
          <w:rFonts w:ascii="Times New Roman" w:hAnsi="Times New Roman" w:cs="Times New Roman"/>
          <w:iCs/>
          <w:color w:val="000000" w:themeColor="text1"/>
          <w:sz w:val="24"/>
          <w:szCs w:val="24"/>
        </w:rPr>
        <w:t>Judicial Interventions in India</w:t>
      </w:r>
    </w:p>
    <w:p w14:paraId="0E8AD819" w14:textId="77777777" w:rsidR="00F76935"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Indian courts have played a proactive role in e-waste regulation. In Research Foundation for Science</w:t>
      </w:r>
      <w:r w:rsidR="00F15E27" w:rsidRPr="008A2B9C">
        <w:rPr>
          <w:rFonts w:ascii="Times New Roman" w:hAnsi="Times New Roman" w:cs="Times New Roman"/>
          <w:color w:val="000000" w:themeColor="text1"/>
          <w:sz w:val="24"/>
          <w:szCs w:val="24"/>
        </w:rPr>
        <w:t>,</w:t>
      </w:r>
      <w:r w:rsidRPr="008A2B9C">
        <w:rPr>
          <w:rFonts w:ascii="Times New Roman" w:hAnsi="Times New Roman" w:cs="Times New Roman"/>
          <w:color w:val="000000" w:themeColor="text1"/>
          <w:sz w:val="24"/>
          <w:szCs w:val="24"/>
        </w:rPr>
        <w:t xml:space="preserve"> Technology and Natural Reso</w:t>
      </w:r>
      <w:r w:rsidR="00A13855" w:rsidRPr="008A2B9C">
        <w:rPr>
          <w:rFonts w:ascii="Times New Roman" w:hAnsi="Times New Roman" w:cs="Times New Roman"/>
          <w:color w:val="000000" w:themeColor="text1"/>
          <w:sz w:val="24"/>
          <w:szCs w:val="24"/>
        </w:rPr>
        <w:t>urce Policy v. Union of India</w:t>
      </w:r>
      <w:r w:rsidRPr="008A2B9C">
        <w:rPr>
          <w:rFonts w:ascii="Times New Roman" w:hAnsi="Times New Roman" w:cs="Times New Roman"/>
          <w:color w:val="000000" w:themeColor="text1"/>
          <w:sz w:val="24"/>
          <w:szCs w:val="24"/>
        </w:rPr>
        <w:t>,</w:t>
      </w:r>
      <w:r w:rsidR="00A13855" w:rsidRPr="008A2B9C">
        <w:rPr>
          <w:rStyle w:val="EndnoteReference"/>
          <w:rFonts w:ascii="Times New Roman" w:hAnsi="Times New Roman" w:cs="Times New Roman"/>
          <w:color w:val="000000" w:themeColor="text1"/>
          <w:sz w:val="24"/>
          <w:szCs w:val="24"/>
        </w:rPr>
        <w:endnoteReference w:id="9"/>
      </w:r>
      <w:r w:rsidRPr="008A2B9C">
        <w:rPr>
          <w:rFonts w:ascii="Times New Roman" w:hAnsi="Times New Roman" w:cs="Times New Roman"/>
          <w:color w:val="000000" w:themeColor="text1"/>
          <w:sz w:val="24"/>
          <w:szCs w:val="24"/>
        </w:rPr>
        <w:t xml:space="preserve"> the Supreme Court </w:t>
      </w:r>
      <w:proofErr w:type="spellStart"/>
      <w:r w:rsidRPr="008A2B9C">
        <w:rPr>
          <w:rFonts w:ascii="Times New Roman" w:hAnsi="Times New Roman" w:cs="Times New Roman"/>
          <w:color w:val="000000" w:themeColor="text1"/>
          <w:sz w:val="24"/>
          <w:szCs w:val="24"/>
        </w:rPr>
        <w:t>emphasised</w:t>
      </w:r>
      <w:proofErr w:type="spellEnd"/>
      <w:r w:rsidRPr="008A2B9C">
        <w:rPr>
          <w:rFonts w:ascii="Times New Roman" w:hAnsi="Times New Roman" w:cs="Times New Roman"/>
          <w:color w:val="000000" w:themeColor="text1"/>
          <w:sz w:val="24"/>
          <w:szCs w:val="24"/>
        </w:rPr>
        <w:t xml:space="preserve"> the need for effective handling and disposal of hazardous waste, including e-waste. The Court directed the government to adopt stringent norms for </w:t>
      </w:r>
      <w:r w:rsidR="00F15E27" w:rsidRPr="008A2B9C">
        <w:rPr>
          <w:rFonts w:ascii="Times New Roman" w:hAnsi="Times New Roman" w:cs="Times New Roman"/>
          <w:color w:val="000000" w:themeColor="text1"/>
          <w:sz w:val="24"/>
          <w:szCs w:val="24"/>
        </w:rPr>
        <w:t xml:space="preserve">the </w:t>
      </w:r>
      <w:r w:rsidRPr="008A2B9C">
        <w:rPr>
          <w:rFonts w:ascii="Times New Roman" w:hAnsi="Times New Roman" w:cs="Times New Roman"/>
          <w:color w:val="000000" w:themeColor="text1"/>
          <w:sz w:val="24"/>
          <w:szCs w:val="24"/>
        </w:rPr>
        <w:t>transboundary movement of e-waste and establish adequate disposal facilities.</w:t>
      </w:r>
    </w:p>
    <w:p w14:paraId="7F90EC34" w14:textId="77777777" w:rsidR="00F76935"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 xml:space="preserve">In </w:t>
      </w:r>
      <w:r w:rsidR="00C57A4A" w:rsidRPr="008A2B9C">
        <w:rPr>
          <w:rFonts w:ascii="Times New Roman" w:hAnsi="Times New Roman" w:cs="Times New Roman"/>
          <w:color w:val="000000" w:themeColor="text1"/>
          <w:sz w:val="24"/>
          <w:szCs w:val="24"/>
        </w:rPr>
        <w:t>Toxics Link v. Union of India</w:t>
      </w:r>
      <w:r w:rsidRPr="008A2B9C">
        <w:rPr>
          <w:rFonts w:ascii="Times New Roman" w:hAnsi="Times New Roman" w:cs="Times New Roman"/>
          <w:color w:val="000000" w:themeColor="text1"/>
          <w:sz w:val="24"/>
          <w:szCs w:val="24"/>
        </w:rPr>
        <w:t>,</w:t>
      </w:r>
      <w:r w:rsidR="00C57A4A" w:rsidRPr="008A2B9C">
        <w:rPr>
          <w:rStyle w:val="EndnoteReference"/>
          <w:rFonts w:ascii="Times New Roman" w:hAnsi="Times New Roman" w:cs="Times New Roman"/>
          <w:color w:val="000000" w:themeColor="text1"/>
          <w:sz w:val="24"/>
          <w:szCs w:val="24"/>
        </w:rPr>
        <w:endnoteReference w:id="10"/>
      </w:r>
      <w:r w:rsidRPr="008A2B9C">
        <w:rPr>
          <w:rFonts w:ascii="Times New Roman" w:hAnsi="Times New Roman" w:cs="Times New Roman"/>
          <w:color w:val="000000" w:themeColor="text1"/>
          <w:sz w:val="24"/>
          <w:szCs w:val="24"/>
        </w:rPr>
        <w:t xml:space="preserve"> the Delhi High Court underscored the right to a clean environment under Article 21 of the Constitution, directing the government to regulate e-waste imports and enforce the Basel Convention guidelines.</w:t>
      </w:r>
    </w:p>
    <w:p w14:paraId="75C27EC6" w14:textId="77777777" w:rsidR="00D95A39" w:rsidRPr="008A2B9C" w:rsidRDefault="00945C3E" w:rsidP="0009678B">
      <w:pPr>
        <w:pStyle w:val="Heading2"/>
        <w:tabs>
          <w:tab w:val="left" w:pos="6030"/>
        </w:tabs>
        <w:spacing w:line="360" w:lineRule="auto"/>
        <w:jc w:val="both"/>
        <w:rPr>
          <w:rFonts w:ascii="Times New Roman" w:hAnsi="Times New Roman" w:cs="Times New Roman"/>
          <w:iCs/>
          <w:color w:val="000000" w:themeColor="text1"/>
          <w:sz w:val="24"/>
          <w:szCs w:val="24"/>
        </w:rPr>
      </w:pPr>
      <w:r w:rsidRPr="008A2B9C">
        <w:rPr>
          <w:rFonts w:ascii="Times New Roman" w:hAnsi="Times New Roman" w:cs="Times New Roman"/>
          <w:iCs/>
          <w:color w:val="000000" w:themeColor="text1"/>
          <w:sz w:val="24"/>
          <w:szCs w:val="24"/>
        </w:rPr>
        <w:t>V</w:t>
      </w:r>
      <w:r w:rsidR="0009678B" w:rsidRPr="008A2B9C">
        <w:rPr>
          <w:rFonts w:ascii="Times New Roman" w:hAnsi="Times New Roman" w:cs="Times New Roman"/>
          <w:iCs/>
          <w:color w:val="000000" w:themeColor="text1"/>
          <w:sz w:val="24"/>
          <w:szCs w:val="24"/>
        </w:rPr>
        <w:t xml:space="preserve">. </w:t>
      </w:r>
      <w:r w:rsidR="00D546CA" w:rsidRPr="008A2B9C">
        <w:rPr>
          <w:rFonts w:ascii="Times New Roman" w:hAnsi="Times New Roman" w:cs="Times New Roman"/>
          <w:iCs/>
          <w:color w:val="000000" w:themeColor="text1"/>
          <w:sz w:val="24"/>
          <w:szCs w:val="24"/>
        </w:rPr>
        <w:t>Comparative Analysis: India and Other Countries</w:t>
      </w:r>
      <w:r w:rsidR="0009678B" w:rsidRPr="008A2B9C">
        <w:rPr>
          <w:rFonts w:ascii="Times New Roman" w:hAnsi="Times New Roman" w:cs="Times New Roman"/>
          <w:iCs/>
          <w:color w:val="000000" w:themeColor="text1"/>
          <w:sz w:val="24"/>
          <w:szCs w:val="24"/>
        </w:rPr>
        <w:tab/>
      </w:r>
    </w:p>
    <w:p w14:paraId="418663BF" w14:textId="77777777" w:rsidR="00F76935"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b/>
          <w:bCs/>
          <w:color w:val="000000" w:themeColor="text1"/>
          <w:sz w:val="24"/>
          <w:szCs w:val="24"/>
        </w:rPr>
        <w:t>1. European Union:</w:t>
      </w:r>
      <w:r w:rsidRPr="008A2B9C">
        <w:rPr>
          <w:rFonts w:ascii="Times New Roman" w:hAnsi="Times New Roman" w:cs="Times New Roman"/>
          <w:color w:val="000000" w:themeColor="text1"/>
          <w:sz w:val="24"/>
          <w:szCs w:val="24"/>
        </w:rPr>
        <w:t xml:space="preserve"> The European Union (EU) is considered a global leader in e-waste management. The Waste Electrical and Electronic Equipment (WEEE) Directive (2012/19/EU) lays down comprehensive provisions for collection, recycling, and recovery. The EU's success lies in its enforcement of individual producer responsibility, mandatory take-back schemes, and clearly defined collection targets (65% of average sales of electrical goo</w:t>
      </w:r>
      <w:r w:rsidR="00C57A4A" w:rsidRPr="008A2B9C">
        <w:rPr>
          <w:rFonts w:ascii="Times New Roman" w:hAnsi="Times New Roman" w:cs="Times New Roman"/>
          <w:color w:val="000000" w:themeColor="text1"/>
          <w:sz w:val="24"/>
          <w:szCs w:val="24"/>
        </w:rPr>
        <w:t>ds over the past three years)</w:t>
      </w:r>
      <w:r w:rsidRPr="008A2B9C">
        <w:rPr>
          <w:rFonts w:ascii="Times New Roman" w:hAnsi="Times New Roman" w:cs="Times New Roman"/>
          <w:color w:val="000000" w:themeColor="text1"/>
          <w:sz w:val="24"/>
          <w:szCs w:val="24"/>
        </w:rPr>
        <w:t>.</w:t>
      </w:r>
      <w:r w:rsidR="00C57A4A" w:rsidRPr="008A2B9C">
        <w:rPr>
          <w:rStyle w:val="EndnoteReference"/>
          <w:rFonts w:ascii="Times New Roman" w:hAnsi="Times New Roman" w:cs="Times New Roman"/>
          <w:color w:val="000000" w:themeColor="text1"/>
          <w:sz w:val="24"/>
          <w:szCs w:val="24"/>
        </w:rPr>
        <w:endnoteReference w:id="11"/>
      </w:r>
    </w:p>
    <w:p w14:paraId="5BAD6CED" w14:textId="77777777" w:rsidR="00F76935"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Moreover, the Restriction of Hazardous Substances (RoHS) Directive complements the WEEE Directive by prohibiting the use of toxic substances in electrical equipment, thereby reducing ha</w:t>
      </w:r>
      <w:r w:rsidR="00C57A4A" w:rsidRPr="008A2B9C">
        <w:rPr>
          <w:rFonts w:ascii="Times New Roman" w:hAnsi="Times New Roman" w:cs="Times New Roman"/>
          <w:color w:val="000000" w:themeColor="text1"/>
          <w:sz w:val="24"/>
          <w:szCs w:val="24"/>
        </w:rPr>
        <w:t>zardous content at the source</w:t>
      </w:r>
      <w:r w:rsidRPr="008A2B9C">
        <w:rPr>
          <w:rFonts w:ascii="Times New Roman" w:hAnsi="Times New Roman" w:cs="Times New Roman"/>
          <w:color w:val="000000" w:themeColor="text1"/>
          <w:sz w:val="24"/>
          <w:szCs w:val="24"/>
        </w:rPr>
        <w:t>.</w:t>
      </w:r>
      <w:r w:rsidR="00C57A4A" w:rsidRPr="008A2B9C">
        <w:rPr>
          <w:rStyle w:val="EndnoteReference"/>
          <w:rFonts w:ascii="Times New Roman" w:hAnsi="Times New Roman" w:cs="Times New Roman"/>
          <w:color w:val="000000" w:themeColor="text1"/>
          <w:sz w:val="24"/>
          <w:szCs w:val="24"/>
        </w:rPr>
        <w:endnoteReference w:id="12"/>
      </w:r>
    </w:p>
    <w:p w14:paraId="2738B86F" w14:textId="77777777" w:rsidR="00F76935"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b/>
          <w:bCs/>
          <w:color w:val="000000" w:themeColor="text1"/>
          <w:sz w:val="24"/>
          <w:szCs w:val="24"/>
        </w:rPr>
        <w:t>2. United States:</w:t>
      </w:r>
      <w:r w:rsidRPr="008A2B9C">
        <w:rPr>
          <w:rFonts w:ascii="Times New Roman" w:hAnsi="Times New Roman" w:cs="Times New Roman"/>
          <w:color w:val="000000" w:themeColor="text1"/>
          <w:sz w:val="24"/>
          <w:szCs w:val="24"/>
        </w:rPr>
        <w:t xml:space="preserve"> The United States lacks a federal law governing e-waste management. However, 25 states, including California and New York, have enacted their laws. California's Electronic Waste Recycling Act of 2003 imposes an Advanced Recycling Fee (ARF) on certain products, fund</w:t>
      </w:r>
      <w:r w:rsidR="00C57A4A" w:rsidRPr="008A2B9C">
        <w:rPr>
          <w:rFonts w:ascii="Times New Roman" w:hAnsi="Times New Roman" w:cs="Times New Roman"/>
          <w:color w:val="000000" w:themeColor="text1"/>
          <w:sz w:val="24"/>
          <w:szCs w:val="24"/>
        </w:rPr>
        <w:t>ing proper recycling programs</w:t>
      </w:r>
      <w:r w:rsidRPr="008A2B9C">
        <w:rPr>
          <w:rFonts w:ascii="Times New Roman" w:hAnsi="Times New Roman" w:cs="Times New Roman"/>
          <w:color w:val="000000" w:themeColor="text1"/>
          <w:sz w:val="24"/>
          <w:szCs w:val="24"/>
        </w:rPr>
        <w:t>.</w:t>
      </w:r>
      <w:r w:rsidR="00C57A4A" w:rsidRPr="008A2B9C">
        <w:rPr>
          <w:rStyle w:val="EndnoteReference"/>
          <w:rFonts w:ascii="Times New Roman" w:hAnsi="Times New Roman" w:cs="Times New Roman"/>
          <w:color w:val="000000" w:themeColor="text1"/>
          <w:sz w:val="24"/>
          <w:szCs w:val="24"/>
        </w:rPr>
        <w:endnoteReference w:id="13"/>
      </w:r>
      <w:r w:rsidRPr="008A2B9C">
        <w:rPr>
          <w:rFonts w:ascii="Times New Roman" w:hAnsi="Times New Roman" w:cs="Times New Roman"/>
          <w:color w:val="000000" w:themeColor="text1"/>
          <w:sz w:val="24"/>
          <w:szCs w:val="24"/>
        </w:rPr>
        <w:t xml:space="preserve"> Nevertheless, inconsistent state laws and </w:t>
      </w:r>
      <w:r w:rsidR="00F15E27" w:rsidRPr="008A2B9C">
        <w:rPr>
          <w:rFonts w:ascii="Times New Roman" w:hAnsi="Times New Roman" w:cs="Times New Roman"/>
          <w:color w:val="000000" w:themeColor="text1"/>
          <w:sz w:val="24"/>
          <w:szCs w:val="24"/>
        </w:rPr>
        <w:t xml:space="preserve">a </w:t>
      </w:r>
      <w:r w:rsidRPr="008A2B9C">
        <w:rPr>
          <w:rFonts w:ascii="Times New Roman" w:hAnsi="Times New Roman" w:cs="Times New Roman"/>
          <w:color w:val="000000" w:themeColor="text1"/>
          <w:sz w:val="24"/>
          <w:szCs w:val="24"/>
        </w:rPr>
        <w:t>lack of a national framework hamper effective implementation across the country.</w:t>
      </w:r>
    </w:p>
    <w:p w14:paraId="46084939" w14:textId="77777777" w:rsidR="008A6E35"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b/>
          <w:bCs/>
          <w:color w:val="000000" w:themeColor="text1"/>
          <w:sz w:val="24"/>
          <w:szCs w:val="24"/>
        </w:rPr>
        <w:lastRenderedPageBreak/>
        <w:t>3. China:</w:t>
      </w:r>
      <w:r w:rsidRPr="008A2B9C">
        <w:rPr>
          <w:rFonts w:ascii="Times New Roman" w:hAnsi="Times New Roman" w:cs="Times New Roman"/>
          <w:color w:val="000000" w:themeColor="text1"/>
          <w:sz w:val="24"/>
          <w:szCs w:val="24"/>
        </w:rPr>
        <w:t xml:space="preserve"> China, once the largest recipient of global e-waste, has reversed its role with the ban on e-waste imports under the National Sword Policy in 2018. Domestically, China has enforced the Regulation on the Administration of the Recovery and Disposal of Waste Electrical and Electronic Products (2011), requiring producers to establish recycling chan</w:t>
      </w:r>
      <w:r w:rsidR="00C57A4A" w:rsidRPr="008A2B9C">
        <w:rPr>
          <w:rFonts w:ascii="Times New Roman" w:hAnsi="Times New Roman" w:cs="Times New Roman"/>
          <w:color w:val="000000" w:themeColor="text1"/>
          <w:sz w:val="24"/>
          <w:szCs w:val="24"/>
        </w:rPr>
        <w:t>nels and file recycling plans</w:t>
      </w:r>
      <w:r w:rsidRPr="008A2B9C">
        <w:rPr>
          <w:rFonts w:ascii="Times New Roman" w:hAnsi="Times New Roman" w:cs="Times New Roman"/>
          <w:color w:val="000000" w:themeColor="text1"/>
          <w:sz w:val="24"/>
          <w:szCs w:val="24"/>
        </w:rPr>
        <w:t>.</w:t>
      </w:r>
      <w:r w:rsidR="00C57A4A" w:rsidRPr="008A2B9C">
        <w:rPr>
          <w:rStyle w:val="EndnoteReference"/>
          <w:rFonts w:ascii="Times New Roman" w:hAnsi="Times New Roman" w:cs="Times New Roman"/>
          <w:color w:val="000000" w:themeColor="text1"/>
          <w:sz w:val="24"/>
          <w:szCs w:val="24"/>
        </w:rPr>
        <w:endnoteReference w:id="14"/>
      </w:r>
      <w:r w:rsidRPr="008A2B9C">
        <w:rPr>
          <w:rFonts w:ascii="Times New Roman" w:hAnsi="Times New Roman" w:cs="Times New Roman"/>
          <w:color w:val="000000" w:themeColor="text1"/>
          <w:sz w:val="24"/>
          <w:szCs w:val="24"/>
        </w:rPr>
        <w:t xml:space="preserve"> These reforms have significantly improved formal sector participation in e-waste recycling.</w:t>
      </w:r>
    </w:p>
    <w:p w14:paraId="46EDF3D0" w14:textId="77777777" w:rsidR="00D95A39" w:rsidRPr="008A2B9C"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b/>
          <w:bCs/>
          <w:color w:val="000000" w:themeColor="text1"/>
          <w:sz w:val="24"/>
          <w:szCs w:val="24"/>
        </w:rPr>
        <w:t xml:space="preserve">4. Japan: </w:t>
      </w:r>
      <w:r w:rsidRPr="008A2B9C">
        <w:rPr>
          <w:rFonts w:ascii="Times New Roman" w:hAnsi="Times New Roman" w:cs="Times New Roman"/>
          <w:color w:val="000000" w:themeColor="text1"/>
          <w:sz w:val="24"/>
          <w:szCs w:val="24"/>
        </w:rPr>
        <w:t>Japan follows the Home Appliance Recycling Law, 2001, which mandates consumers to bear the recycling cost of appliances like TVs, refrigerators, and washing machines. Manufacturers must recycle returned produc</w:t>
      </w:r>
      <w:r w:rsidR="00C57A4A" w:rsidRPr="008A2B9C">
        <w:rPr>
          <w:rFonts w:ascii="Times New Roman" w:hAnsi="Times New Roman" w:cs="Times New Roman"/>
          <w:color w:val="000000" w:themeColor="text1"/>
          <w:sz w:val="24"/>
          <w:szCs w:val="24"/>
        </w:rPr>
        <w:t>ts through designated plants</w:t>
      </w:r>
      <w:r w:rsidRPr="008A2B9C">
        <w:rPr>
          <w:rFonts w:ascii="Times New Roman" w:hAnsi="Times New Roman" w:cs="Times New Roman"/>
          <w:color w:val="000000" w:themeColor="text1"/>
          <w:sz w:val="24"/>
          <w:szCs w:val="24"/>
        </w:rPr>
        <w:t>.</w:t>
      </w:r>
      <w:r w:rsidR="00C57A4A" w:rsidRPr="008A2B9C">
        <w:rPr>
          <w:rStyle w:val="EndnoteReference"/>
          <w:rFonts w:ascii="Times New Roman" w:hAnsi="Times New Roman" w:cs="Times New Roman"/>
          <w:color w:val="000000" w:themeColor="text1"/>
          <w:sz w:val="24"/>
          <w:szCs w:val="24"/>
        </w:rPr>
        <w:endnoteReference w:id="15"/>
      </w:r>
      <w:r w:rsidRPr="008A2B9C">
        <w:rPr>
          <w:rFonts w:ascii="Times New Roman" w:hAnsi="Times New Roman" w:cs="Times New Roman"/>
          <w:color w:val="000000" w:themeColor="text1"/>
          <w:sz w:val="24"/>
          <w:szCs w:val="24"/>
        </w:rPr>
        <w:t xml:space="preserve"> Japan boasts high recycling rates due to public awareness, strict enforcement, and advanced recycling technology.</w:t>
      </w:r>
    </w:p>
    <w:p w14:paraId="31AF3FD1" w14:textId="77777777" w:rsidR="00D95A39" w:rsidRPr="00977DB8" w:rsidRDefault="00977DB8" w:rsidP="004A5FBB">
      <w:pPr>
        <w:spacing w:line="360" w:lineRule="auto"/>
        <w:jc w:val="both"/>
        <w:rPr>
          <w:rFonts w:ascii="Times New Roman" w:hAnsi="Times New Roman" w:cs="Times New Roman"/>
          <w:i/>
          <w:iCs/>
          <w:color w:val="000000" w:themeColor="text1"/>
          <w:sz w:val="24"/>
          <w:szCs w:val="24"/>
        </w:rPr>
      </w:pPr>
      <w:r>
        <w:rPr>
          <w:rFonts w:ascii="Times New Roman" w:hAnsi="Times New Roman" w:cs="Times New Roman"/>
          <w:b/>
          <w:i/>
          <w:iCs/>
          <w:sz w:val="24"/>
          <w:szCs w:val="24"/>
          <w:u w:val="single"/>
        </w:rPr>
        <w:t>T</w:t>
      </w:r>
      <w:r w:rsidR="00BD4545">
        <w:rPr>
          <w:rFonts w:ascii="Times New Roman" w:hAnsi="Times New Roman" w:cs="Times New Roman"/>
          <w:b/>
          <w:i/>
          <w:iCs/>
          <w:sz w:val="24"/>
          <w:szCs w:val="24"/>
          <w:u w:val="single"/>
        </w:rPr>
        <w:t xml:space="preserve">able </w:t>
      </w:r>
      <w:proofErr w:type="gramStart"/>
      <w:r>
        <w:rPr>
          <w:rFonts w:ascii="Times New Roman" w:hAnsi="Times New Roman" w:cs="Times New Roman"/>
          <w:b/>
          <w:i/>
          <w:iCs/>
          <w:sz w:val="24"/>
          <w:szCs w:val="24"/>
          <w:u w:val="single"/>
        </w:rPr>
        <w:t>1.</w:t>
      </w:r>
      <w:r w:rsidR="00D95A39" w:rsidRPr="00977DB8">
        <w:rPr>
          <w:rFonts w:ascii="Times New Roman" w:hAnsi="Times New Roman" w:cs="Times New Roman"/>
          <w:b/>
          <w:i/>
          <w:iCs/>
          <w:sz w:val="24"/>
          <w:szCs w:val="24"/>
          <w:u w:val="single"/>
        </w:rPr>
        <w:t>Trends</w:t>
      </w:r>
      <w:proofErr w:type="gramEnd"/>
      <w:r w:rsidR="00D95A39" w:rsidRPr="00977DB8">
        <w:rPr>
          <w:rFonts w:ascii="Times New Roman" w:hAnsi="Times New Roman" w:cs="Times New Roman"/>
          <w:b/>
          <w:i/>
          <w:iCs/>
          <w:sz w:val="24"/>
          <w:szCs w:val="24"/>
          <w:u w:val="single"/>
        </w:rPr>
        <w:t xml:space="preserve"> in E-Waste Generation &amp; Oversight in Selected Countries (2022-2025)</w:t>
      </w:r>
    </w:p>
    <w:tbl>
      <w:tblPr>
        <w:tblStyle w:val="TableGrid"/>
        <w:tblW w:w="10490" w:type="dxa"/>
        <w:tblInd w:w="-743" w:type="dxa"/>
        <w:tblLook w:val="04A0" w:firstRow="1" w:lastRow="0" w:firstColumn="1" w:lastColumn="0" w:noHBand="0" w:noVBand="1"/>
      </w:tblPr>
      <w:tblGrid>
        <w:gridCol w:w="1136"/>
        <w:gridCol w:w="2267"/>
        <w:gridCol w:w="1134"/>
        <w:gridCol w:w="1915"/>
        <w:gridCol w:w="1482"/>
        <w:gridCol w:w="2556"/>
      </w:tblGrid>
      <w:tr w:rsidR="00DC1DC9" w:rsidRPr="008A2B9C" w14:paraId="761BBFC5" w14:textId="77777777" w:rsidTr="00BD4545">
        <w:trPr>
          <w:trHeight w:val="1051"/>
        </w:trPr>
        <w:tc>
          <w:tcPr>
            <w:tcW w:w="1136" w:type="dxa"/>
            <w:vAlign w:val="center"/>
          </w:tcPr>
          <w:p w14:paraId="2B2FF2D1" w14:textId="77777777"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Country</w:t>
            </w:r>
          </w:p>
        </w:tc>
        <w:tc>
          <w:tcPr>
            <w:tcW w:w="2267" w:type="dxa"/>
            <w:vAlign w:val="center"/>
          </w:tcPr>
          <w:p w14:paraId="6983171C" w14:textId="77777777"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E</w:t>
            </w:r>
            <w:r w:rsidRPr="008A6E35">
              <w:rPr>
                <w:rFonts w:ascii="Times New Roman" w:eastAsia="Times New Roman" w:hAnsi="Times New Roman" w:cs="Times New Roman"/>
                <w:bCs/>
                <w:sz w:val="20"/>
                <w:szCs w:val="20"/>
              </w:rPr>
              <w:noBreakHyphen/>
            </w:r>
            <w:r w:rsidR="005A2DF6" w:rsidRPr="008A6E35">
              <w:rPr>
                <w:rFonts w:ascii="Times New Roman" w:eastAsia="Times New Roman" w:hAnsi="Times New Roman" w:cs="Times New Roman"/>
                <w:bCs/>
                <w:sz w:val="20"/>
                <w:szCs w:val="20"/>
              </w:rPr>
              <w:t xml:space="preserve"> </w:t>
            </w:r>
            <w:r w:rsidRPr="008A6E35">
              <w:rPr>
                <w:rFonts w:ascii="Times New Roman" w:eastAsia="Times New Roman" w:hAnsi="Times New Roman" w:cs="Times New Roman"/>
                <w:bCs/>
                <w:sz w:val="20"/>
                <w:szCs w:val="20"/>
              </w:rPr>
              <w:t>Waste Generated (MMT)</w:t>
            </w:r>
          </w:p>
        </w:tc>
        <w:tc>
          <w:tcPr>
            <w:tcW w:w="1134" w:type="dxa"/>
            <w:vAlign w:val="center"/>
          </w:tcPr>
          <w:p w14:paraId="651A8F8C" w14:textId="77777777"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Per Capita (kg)</w:t>
            </w:r>
          </w:p>
        </w:tc>
        <w:tc>
          <w:tcPr>
            <w:tcW w:w="1915" w:type="dxa"/>
            <w:vAlign w:val="center"/>
          </w:tcPr>
          <w:p w14:paraId="4701C9CC" w14:textId="77777777"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Documented Recycling Rate (%)</w:t>
            </w:r>
          </w:p>
        </w:tc>
        <w:tc>
          <w:tcPr>
            <w:tcW w:w="1482" w:type="dxa"/>
            <w:vAlign w:val="center"/>
          </w:tcPr>
          <w:p w14:paraId="2AA76C14" w14:textId="77777777"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Key Legal/Policy</w:t>
            </w:r>
          </w:p>
        </w:tc>
        <w:tc>
          <w:tcPr>
            <w:tcW w:w="2556" w:type="dxa"/>
            <w:vAlign w:val="center"/>
          </w:tcPr>
          <w:p w14:paraId="73EA145A" w14:textId="77777777" w:rsidR="00DC1DC9" w:rsidRPr="008A6E35" w:rsidRDefault="00DC1DC9" w:rsidP="004A5FBB">
            <w:pPr>
              <w:spacing w:line="360" w:lineRule="auto"/>
              <w:jc w:val="center"/>
              <w:rPr>
                <w:rFonts w:ascii="Times New Roman" w:eastAsia="Times New Roman" w:hAnsi="Times New Roman" w:cs="Times New Roman"/>
                <w:bCs/>
                <w:sz w:val="20"/>
                <w:szCs w:val="20"/>
              </w:rPr>
            </w:pPr>
            <w:r w:rsidRPr="008A6E35">
              <w:rPr>
                <w:rFonts w:ascii="Times New Roman" w:eastAsia="Times New Roman" w:hAnsi="Times New Roman" w:cs="Times New Roman"/>
                <w:bCs/>
                <w:sz w:val="20"/>
                <w:szCs w:val="20"/>
              </w:rPr>
              <w:t>Informal Sector Role</w:t>
            </w:r>
          </w:p>
        </w:tc>
      </w:tr>
      <w:tr w:rsidR="00DC1DC9" w:rsidRPr="008A2B9C" w14:paraId="04AA17C5" w14:textId="77777777" w:rsidTr="00BD4545">
        <w:tc>
          <w:tcPr>
            <w:tcW w:w="1136" w:type="dxa"/>
            <w:vAlign w:val="center"/>
          </w:tcPr>
          <w:p w14:paraId="2198EB2B"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China</w:t>
            </w:r>
          </w:p>
        </w:tc>
        <w:tc>
          <w:tcPr>
            <w:tcW w:w="2267" w:type="dxa"/>
            <w:vAlign w:val="center"/>
          </w:tcPr>
          <w:p w14:paraId="02829B2E"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2.0 MMT</w:t>
            </w:r>
          </w:p>
        </w:tc>
        <w:tc>
          <w:tcPr>
            <w:tcW w:w="1134" w:type="dxa"/>
            <w:vAlign w:val="center"/>
          </w:tcPr>
          <w:p w14:paraId="6787DCEB"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8.5*</w:t>
            </w:r>
          </w:p>
        </w:tc>
        <w:tc>
          <w:tcPr>
            <w:tcW w:w="1915" w:type="dxa"/>
            <w:vAlign w:val="center"/>
          </w:tcPr>
          <w:p w14:paraId="62331FD4"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w:t>
            </w:r>
          </w:p>
        </w:tc>
        <w:tc>
          <w:tcPr>
            <w:tcW w:w="1482" w:type="dxa"/>
            <w:vAlign w:val="center"/>
          </w:tcPr>
          <w:p w14:paraId="5E58ED8B"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E</w:t>
            </w:r>
            <w:r w:rsidRPr="008A6E35">
              <w:rPr>
                <w:rFonts w:ascii="Times New Roman" w:eastAsia="Times New Roman" w:hAnsi="Times New Roman" w:cs="Times New Roman"/>
                <w:sz w:val="20"/>
                <w:szCs w:val="20"/>
              </w:rPr>
              <w:noBreakHyphen/>
              <w:t>waste Regulation (2011), Import Ban (‘National Sword’)</w:t>
            </w:r>
          </w:p>
        </w:tc>
        <w:tc>
          <w:tcPr>
            <w:tcW w:w="2556" w:type="dxa"/>
            <w:vAlign w:val="center"/>
          </w:tcPr>
          <w:p w14:paraId="149DCC0F"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Reducing, but still prevalent</w:t>
            </w:r>
            <w:r w:rsidR="005A2DF6" w:rsidRPr="008A6E35">
              <w:rPr>
                <w:rStyle w:val="EndnoteReference"/>
                <w:rFonts w:ascii="Times New Roman" w:eastAsia="Times New Roman" w:hAnsi="Times New Roman" w:cs="Times New Roman"/>
                <w:sz w:val="20"/>
                <w:szCs w:val="20"/>
              </w:rPr>
              <w:endnoteReference w:id="16"/>
            </w:r>
          </w:p>
        </w:tc>
      </w:tr>
      <w:tr w:rsidR="00DC1DC9" w:rsidRPr="008A2B9C" w14:paraId="3B383EC6" w14:textId="77777777" w:rsidTr="00BD4545">
        <w:tc>
          <w:tcPr>
            <w:tcW w:w="1136" w:type="dxa"/>
            <w:vAlign w:val="center"/>
          </w:tcPr>
          <w:p w14:paraId="0C5E9C83"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United States</w:t>
            </w:r>
          </w:p>
        </w:tc>
        <w:tc>
          <w:tcPr>
            <w:tcW w:w="2267" w:type="dxa"/>
            <w:vAlign w:val="center"/>
          </w:tcPr>
          <w:p w14:paraId="24A70D0E"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7.2 MMT</w:t>
            </w:r>
          </w:p>
        </w:tc>
        <w:tc>
          <w:tcPr>
            <w:tcW w:w="1134" w:type="dxa"/>
            <w:vAlign w:val="center"/>
          </w:tcPr>
          <w:p w14:paraId="37ACA628"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1</w:t>
            </w:r>
          </w:p>
        </w:tc>
        <w:tc>
          <w:tcPr>
            <w:tcW w:w="1915" w:type="dxa"/>
            <w:vAlign w:val="center"/>
          </w:tcPr>
          <w:p w14:paraId="756F1EBA"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5%</w:t>
            </w:r>
          </w:p>
        </w:tc>
        <w:tc>
          <w:tcPr>
            <w:tcW w:w="1482" w:type="dxa"/>
            <w:vAlign w:val="center"/>
          </w:tcPr>
          <w:p w14:paraId="42FAA960"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State laws (e.g. California ARF), no federal framework</w:t>
            </w:r>
          </w:p>
        </w:tc>
        <w:tc>
          <w:tcPr>
            <w:tcW w:w="2556" w:type="dxa"/>
            <w:vAlign w:val="center"/>
          </w:tcPr>
          <w:p w14:paraId="25409F9E"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Present in areas with weak enforcement</w:t>
            </w:r>
            <w:r w:rsidR="005A2DF6" w:rsidRPr="008A6E35">
              <w:rPr>
                <w:rStyle w:val="EndnoteReference"/>
                <w:rFonts w:ascii="Times New Roman" w:eastAsia="Times New Roman" w:hAnsi="Times New Roman" w:cs="Times New Roman"/>
                <w:sz w:val="20"/>
                <w:szCs w:val="20"/>
              </w:rPr>
              <w:endnoteReference w:id="17"/>
            </w:r>
          </w:p>
        </w:tc>
      </w:tr>
      <w:tr w:rsidR="00DC1DC9" w:rsidRPr="008A2B9C" w14:paraId="1B98BE2D" w14:textId="77777777" w:rsidTr="00BD4545">
        <w:tc>
          <w:tcPr>
            <w:tcW w:w="1136" w:type="dxa"/>
            <w:vAlign w:val="center"/>
          </w:tcPr>
          <w:p w14:paraId="77CD0B9E"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India</w:t>
            </w:r>
          </w:p>
        </w:tc>
        <w:tc>
          <w:tcPr>
            <w:tcW w:w="2267" w:type="dxa"/>
            <w:vAlign w:val="center"/>
          </w:tcPr>
          <w:p w14:paraId="10439680"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1.7 MMT (2023–24)</w:t>
            </w:r>
          </w:p>
        </w:tc>
        <w:tc>
          <w:tcPr>
            <w:tcW w:w="1134" w:type="dxa"/>
            <w:vAlign w:val="center"/>
          </w:tcPr>
          <w:p w14:paraId="0BF167C6"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1</w:t>
            </w:r>
          </w:p>
        </w:tc>
        <w:tc>
          <w:tcPr>
            <w:tcW w:w="1915" w:type="dxa"/>
            <w:vAlign w:val="center"/>
          </w:tcPr>
          <w:p w14:paraId="4726BE0B"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43% (formal, per new policy)</w:t>
            </w:r>
          </w:p>
        </w:tc>
        <w:tc>
          <w:tcPr>
            <w:tcW w:w="1482" w:type="dxa"/>
            <w:vAlign w:val="center"/>
          </w:tcPr>
          <w:p w14:paraId="34557ECB"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E</w:t>
            </w:r>
            <w:r w:rsidRPr="008A6E35">
              <w:rPr>
                <w:rFonts w:ascii="Times New Roman" w:eastAsia="Times New Roman" w:hAnsi="Times New Roman" w:cs="Times New Roman"/>
                <w:sz w:val="20"/>
                <w:szCs w:val="20"/>
              </w:rPr>
              <w:noBreakHyphen/>
            </w:r>
            <w:r w:rsidR="00C27631" w:rsidRPr="008A6E35">
              <w:rPr>
                <w:rFonts w:ascii="Times New Roman" w:eastAsia="Times New Roman" w:hAnsi="Times New Roman" w:cs="Times New Roman"/>
                <w:sz w:val="20"/>
                <w:szCs w:val="20"/>
              </w:rPr>
              <w:t xml:space="preserve"> </w:t>
            </w:r>
            <w:r w:rsidRPr="008A6E35">
              <w:rPr>
                <w:rFonts w:ascii="Times New Roman" w:eastAsia="Times New Roman" w:hAnsi="Times New Roman" w:cs="Times New Roman"/>
                <w:sz w:val="20"/>
                <w:szCs w:val="20"/>
              </w:rPr>
              <w:t>Waste Rules (2016, amended 2018), new floor-pricing policy 2025</w:t>
            </w:r>
          </w:p>
        </w:tc>
        <w:tc>
          <w:tcPr>
            <w:tcW w:w="2556" w:type="dxa"/>
            <w:vAlign w:val="center"/>
          </w:tcPr>
          <w:p w14:paraId="4EEE0092"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Over 95% handled informally</w:t>
            </w:r>
            <w:r w:rsidR="00C27631" w:rsidRPr="008A6E35">
              <w:rPr>
                <w:rStyle w:val="EndnoteReference"/>
                <w:rFonts w:ascii="Times New Roman" w:eastAsia="Times New Roman" w:hAnsi="Times New Roman" w:cs="Times New Roman"/>
                <w:sz w:val="20"/>
                <w:szCs w:val="20"/>
              </w:rPr>
              <w:endnoteReference w:id="18"/>
            </w:r>
          </w:p>
        </w:tc>
      </w:tr>
      <w:tr w:rsidR="00DC1DC9" w:rsidRPr="008A2B9C" w14:paraId="1F54A97B" w14:textId="77777777" w:rsidTr="00BD4545">
        <w:tc>
          <w:tcPr>
            <w:tcW w:w="1136" w:type="dxa"/>
            <w:vAlign w:val="center"/>
          </w:tcPr>
          <w:p w14:paraId="4DC495B8"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Japan</w:t>
            </w:r>
          </w:p>
        </w:tc>
        <w:tc>
          <w:tcPr>
            <w:tcW w:w="2267" w:type="dxa"/>
            <w:vAlign w:val="center"/>
          </w:tcPr>
          <w:p w14:paraId="09B097BA"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6 MMT (estimate)</w:t>
            </w:r>
          </w:p>
        </w:tc>
        <w:tc>
          <w:tcPr>
            <w:tcW w:w="1134" w:type="dxa"/>
            <w:vAlign w:val="center"/>
          </w:tcPr>
          <w:p w14:paraId="56B972EA"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0</w:t>
            </w:r>
          </w:p>
        </w:tc>
        <w:tc>
          <w:tcPr>
            <w:tcW w:w="1915" w:type="dxa"/>
            <w:vAlign w:val="center"/>
          </w:tcPr>
          <w:p w14:paraId="237A6BA1"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0%+</w:t>
            </w:r>
          </w:p>
        </w:tc>
        <w:tc>
          <w:tcPr>
            <w:tcW w:w="1482" w:type="dxa"/>
            <w:vAlign w:val="center"/>
          </w:tcPr>
          <w:p w14:paraId="2A7FB331"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 xml:space="preserve">Home Appliance </w:t>
            </w:r>
            <w:r w:rsidRPr="008A6E35">
              <w:rPr>
                <w:rFonts w:ascii="Times New Roman" w:eastAsia="Times New Roman" w:hAnsi="Times New Roman" w:cs="Times New Roman"/>
                <w:sz w:val="20"/>
                <w:szCs w:val="20"/>
              </w:rPr>
              <w:lastRenderedPageBreak/>
              <w:t>Recycling Law (2001)</w:t>
            </w:r>
          </w:p>
        </w:tc>
        <w:tc>
          <w:tcPr>
            <w:tcW w:w="2556" w:type="dxa"/>
            <w:vAlign w:val="center"/>
          </w:tcPr>
          <w:p w14:paraId="000A1F05"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lastRenderedPageBreak/>
              <w:t>Minimal</w:t>
            </w:r>
            <w:r w:rsidR="00C51AFC" w:rsidRPr="008A6E35">
              <w:rPr>
                <w:rStyle w:val="EndnoteReference"/>
                <w:rFonts w:ascii="Times New Roman" w:eastAsia="Times New Roman" w:hAnsi="Times New Roman" w:cs="Times New Roman"/>
                <w:sz w:val="20"/>
                <w:szCs w:val="20"/>
              </w:rPr>
              <w:endnoteReference w:id="19"/>
            </w:r>
          </w:p>
        </w:tc>
      </w:tr>
      <w:tr w:rsidR="00DC1DC9" w:rsidRPr="008A2B9C" w14:paraId="0DDF55AF" w14:textId="77777777" w:rsidTr="00BD4545">
        <w:tc>
          <w:tcPr>
            <w:tcW w:w="1136" w:type="dxa"/>
            <w:vAlign w:val="center"/>
          </w:tcPr>
          <w:p w14:paraId="0DF6A30A"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Germany</w:t>
            </w:r>
          </w:p>
        </w:tc>
        <w:tc>
          <w:tcPr>
            <w:tcW w:w="2267" w:type="dxa"/>
            <w:vAlign w:val="center"/>
          </w:tcPr>
          <w:p w14:paraId="49D95F18"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6 MMT</w:t>
            </w:r>
          </w:p>
        </w:tc>
        <w:tc>
          <w:tcPr>
            <w:tcW w:w="1134" w:type="dxa"/>
            <w:vAlign w:val="center"/>
          </w:tcPr>
          <w:p w14:paraId="3321F8DB"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9.4</w:t>
            </w:r>
          </w:p>
        </w:tc>
        <w:tc>
          <w:tcPr>
            <w:tcW w:w="1915" w:type="dxa"/>
            <w:vAlign w:val="center"/>
          </w:tcPr>
          <w:p w14:paraId="3954BAEE"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52%</w:t>
            </w:r>
          </w:p>
        </w:tc>
        <w:tc>
          <w:tcPr>
            <w:tcW w:w="1482" w:type="dxa"/>
            <w:vAlign w:val="center"/>
          </w:tcPr>
          <w:p w14:paraId="02942058" w14:textId="77777777" w:rsidR="00DC1DC9" w:rsidRPr="008A6E35" w:rsidRDefault="00DC1DC9" w:rsidP="004A5FBB">
            <w:pPr>
              <w:spacing w:line="360" w:lineRule="auto"/>
              <w:rPr>
                <w:rFonts w:ascii="Times New Roman" w:eastAsia="Times New Roman" w:hAnsi="Times New Roman" w:cs="Times New Roman"/>
                <w:sz w:val="20"/>
                <w:szCs w:val="20"/>
              </w:rPr>
            </w:pPr>
            <w:proofErr w:type="spellStart"/>
            <w:r w:rsidRPr="008A6E35">
              <w:rPr>
                <w:rFonts w:ascii="Times New Roman" w:eastAsia="Times New Roman" w:hAnsi="Times New Roman" w:cs="Times New Roman"/>
                <w:sz w:val="20"/>
                <w:szCs w:val="20"/>
              </w:rPr>
              <w:t>ElektroG</w:t>
            </w:r>
            <w:proofErr w:type="spellEnd"/>
            <w:r w:rsidRPr="008A6E35">
              <w:rPr>
                <w:rFonts w:ascii="Times New Roman" w:eastAsia="Times New Roman" w:hAnsi="Times New Roman" w:cs="Times New Roman"/>
                <w:sz w:val="20"/>
                <w:szCs w:val="20"/>
              </w:rPr>
              <w:t xml:space="preserve"> (2005, updated 2022), WEEE, RoHS</w:t>
            </w:r>
          </w:p>
        </w:tc>
        <w:tc>
          <w:tcPr>
            <w:tcW w:w="2556" w:type="dxa"/>
            <w:vAlign w:val="center"/>
          </w:tcPr>
          <w:p w14:paraId="07A98852" w14:textId="77777777" w:rsidR="00DC1DC9" w:rsidRPr="008A6E35" w:rsidRDefault="00DC1DC9"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Very limited</w:t>
            </w:r>
            <w:r w:rsidR="00C51AFC" w:rsidRPr="008A6E35">
              <w:rPr>
                <w:rStyle w:val="EndnoteReference"/>
                <w:rFonts w:ascii="Times New Roman" w:eastAsia="Times New Roman" w:hAnsi="Times New Roman" w:cs="Times New Roman"/>
                <w:sz w:val="20"/>
                <w:szCs w:val="20"/>
              </w:rPr>
              <w:endnoteReference w:id="20"/>
            </w:r>
          </w:p>
        </w:tc>
      </w:tr>
      <w:tr w:rsidR="005A2DF6" w:rsidRPr="008A2B9C" w14:paraId="743CA3D4" w14:textId="77777777" w:rsidTr="00BD4545">
        <w:tc>
          <w:tcPr>
            <w:tcW w:w="1136" w:type="dxa"/>
            <w:vAlign w:val="center"/>
          </w:tcPr>
          <w:p w14:paraId="4BE6E545"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European Union</w:t>
            </w:r>
          </w:p>
        </w:tc>
        <w:tc>
          <w:tcPr>
            <w:tcW w:w="2267" w:type="dxa"/>
            <w:vAlign w:val="center"/>
          </w:tcPr>
          <w:p w14:paraId="73F65653"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2 MMT (region)</w:t>
            </w:r>
          </w:p>
        </w:tc>
        <w:tc>
          <w:tcPr>
            <w:tcW w:w="1134" w:type="dxa"/>
            <w:vAlign w:val="center"/>
          </w:tcPr>
          <w:p w14:paraId="4C5AB6F9"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7.6</w:t>
            </w:r>
          </w:p>
        </w:tc>
        <w:tc>
          <w:tcPr>
            <w:tcW w:w="1915" w:type="dxa"/>
            <w:vAlign w:val="center"/>
          </w:tcPr>
          <w:p w14:paraId="4F2A3C02"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42–45%</w:t>
            </w:r>
          </w:p>
        </w:tc>
        <w:tc>
          <w:tcPr>
            <w:tcW w:w="1482" w:type="dxa"/>
            <w:vAlign w:val="center"/>
          </w:tcPr>
          <w:p w14:paraId="224CF27E"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WEEE Directive, RoHS Directive</w:t>
            </w:r>
          </w:p>
        </w:tc>
        <w:tc>
          <w:tcPr>
            <w:tcW w:w="2556" w:type="dxa"/>
            <w:vAlign w:val="center"/>
          </w:tcPr>
          <w:p w14:paraId="7CFF9679"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Minimal in formal systems</w:t>
            </w:r>
            <w:r w:rsidR="002F7982" w:rsidRPr="008A6E35">
              <w:rPr>
                <w:rStyle w:val="EndnoteReference"/>
                <w:rFonts w:ascii="Times New Roman" w:eastAsia="Times New Roman" w:hAnsi="Times New Roman" w:cs="Times New Roman"/>
                <w:sz w:val="20"/>
                <w:szCs w:val="20"/>
              </w:rPr>
              <w:endnoteReference w:id="21"/>
            </w:r>
            <w:r w:rsidRPr="008A6E35">
              <w:rPr>
                <w:rFonts w:ascii="Times New Roman" w:eastAsia="Times New Roman" w:hAnsi="Times New Roman" w:cs="Times New Roman"/>
                <w:sz w:val="20"/>
                <w:szCs w:val="20"/>
              </w:rPr>
              <w:t xml:space="preserve"> </w:t>
            </w:r>
          </w:p>
        </w:tc>
      </w:tr>
      <w:tr w:rsidR="005A2DF6" w:rsidRPr="008A2B9C" w14:paraId="643C53E8" w14:textId="77777777" w:rsidTr="00BD4545">
        <w:tc>
          <w:tcPr>
            <w:tcW w:w="1136" w:type="dxa"/>
            <w:vAlign w:val="center"/>
          </w:tcPr>
          <w:p w14:paraId="5565F03A"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bCs/>
                <w:sz w:val="20"/>
                <w:szCs w:val="20"/>
              </w:rPr>
              <w:t>Brazil</w:t>
            </w:r>
          </w:p>
        </w:tc>
        <w:tc>
          <w:tcPr>
            <w:tcW w:w="2267" w:type="dxa"/>
            <w:vAlign w:val="center"/>
          </w:tcPr>
          <w:p w14:paraId="42BDD6C8"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2.1 MMT (2020 est.)</w:t>
            </w:r>
          </w:p>
        </w:tc>
        <w:tc>
          <w:tcPr>
            <w:tcW w:w="1134" w:type="dxa"/>
            <w:vAlign w:val="center"/>
          </w:tcPr>
          <w:p w14:paraId="07E59E36"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10.4</w:t>
            </w:r>
          </w:p>
        </w:tc>
        <w:tc>
          <w:tcPr>
            <w:tcW w:w="1915" w:type="dxa"/>
            <w:vAlign w:val="center"/>
          </w:tcPr>
          <w:p w14:paraId="0EF33225"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3–4%</w:t>
            </w:r>
          </w:p>
        </w:tc>
        <w:tc>
          <w:tcPr>
            <w:tcW w:w="1482" w:type="dxa"/>
            <w:vAlign w:val="center"/>
          </w:tcPr>
          <w:p w14:paraId="22D77595"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National Solid Waste Policy (2010) with voluntary EPR</w:t>
            </w:r>
          </w:p>
        </w:tc>
        <w:tc>
          <w:tcPr>
            <w:tcW w:w="2556" w:type="dxa"/>
            <w:vAlign w:val="center"/>
          </w:tcPr>
          <w:p w14:paraId="3EC69B30" w14:textId="77777777" w:rsidR="005A2DF6" w:rsidRPr="008A6E35" w:rsidRDefault="005A2DF6" w:rsidP="004A5FBB">
            <w:pPr>
              <w:spacing w:line="360" w:lineRule="auto"/>
              <w:rPr>
                <w:rFonts w:ascii="Times New Roman" w:eastAsia="Times New Roman" w:hAnsi="Times New Roman" w:cs="Times New Roman"/>
                <w:sz w:val="20"/>
                <w:szCs w:val="20"/>
              </w:rPr>
            </w:pPr>
            <w:r w:rsidRPr="008A6E35">
              <w:rPr>
                <w:rFonts w:ascii="Times New Roman" w:eastAsia="Times New Roman" w:hAnsi="Times New Roman" w:cs="Times New Roman"/>
                <w:sz w:val="20"/>
                <w:szCs w:val="20"/>
              </w:rPr>
              <w:t>Dominant; mostly informal</w:t>
            </w:r>
            <w:r w:rsidR="002F7982" w:rsidRPr="008A6E35">
              <w:rPr>
                <w:rStyle w:val="EndnoteReference"/>
                <w:rFonts w:ascii="Times New Roman" w:eastAsia="Times New Roman" w:hAnsi="Times New Roman" w:cs="Times New Roman"/>
                <w:sz w:val="20"/>
                <w:szCs w:val="20"/>
              </w:rPr>
              <w:endnoteReference w:id="22"/>
            </w:r>
          </w:p>
        </w:tc>
      </w:tr>
    </w:tbl>
    <w:p w14:paraId="796BD274" w14:textId="77777777" w:rsidR="008A6E35" w:rsidRDefault="008A6E35" w:rsidP="004A5FBB">
      <w:pPr>
        <w:spacing w:line="360" w:lineRule="auto"/>
        <w:jc w:val="both"/>
        <w:rPr>
          <w:rFonts w:ascii="Times New Roman" w:hAnsi="Times New Roman" w:cs="Times New Roman"/>
          <w:color w:val="000000" w:themeColor="text1"/>
          <w:sz w:val="24"/>
          <w:szCs w:val="24"/>
        </w:rPr>
      </w:pPr>
    </w:p>
    <w:p w14:paraId="3875B0EA" w14:textId="77777777" w:rsidR="00587C56" w:rsidRPr="008A6E35" w:rsidRDefault="008A6E35" w:rsidP="004A5FBB">
      <w:pPr>
        <w:spacing w:line="360" w:lineRule="auto"/>
        <w:jc w:val="both"/>
        <w:rPr>
          <w:rFonts w:ascii="Times New Roman" w:hAnsi="Times New Roman" w:cs="Times New Roman"/>
          <w:b/>
          <w:i/>
          <w:iCs/>
          <w:color w:val="000000" w:themeColor="text1"/>
          <w:sz w:val="24"/>
          <w:szCs w:val="24"/>
          <w:u w:val="single"/>
        </w:rPr>
      </w:pPr>
      <w:r w:rsidRPr="008A6E35">
        <w:rPr>
          <w:rFonts w:ascii="Times New Roman" w:hAnsi="Times New Roman" w:cs="Times New Roman"/>
          <w:b/>
          <w:i/>
          <w:iCs/>
          <w:color w:val="000000" w:themeColor="text1"/>
          <w:sz w:val="24"/>
          <w:szCs w:val="24"/>
          <w:u w:val="single"/>
        </w:rPr>
        <w:t xml:space="preserve">Table </w:t>
      </w:r>
      <w:r w:rsidR="00BD4545" w:rsidRPr="008A6E35">
        <w:rPr>
          <w:rFonts w:ascii="Times New Roman" w:hAnsi="Times New Roman" w:cs="Times New Roman"/>
          <w:b/>
          <w:i/>
          <w:iCs/>
          <w:color w:val="000000" w:themeColor="text1"/>
          <w:sz w:val="24"/>
          <w:szCs w:val="24"/>
          <w:u w:val="single"/>
        </w:rPr>
        <w:t>2</w:t>
      </w:r>
      <w:r w:rsidR="00977DB8" w:rsidRPr="008A6E35">
        <w:rPr>
          <w:rFonts w:ascii="Times New Roman" w:hAnsi="Times New Roman" w:cs="Times New Roman"/>
          <w:b/>
          <w:i/>
          <w:iCs/>
          <w:color w:val="000000" w:themeColor="text1"/>
          <w:sz w:val="24"/>
          <w:szCs w:val="24"/>
          <w:u w:val="single"/>
        </w:rPr>
        <w:t xml:space="preserve">. </w:t>
      </w:r>
      <w:r w:rsidR="00587C56" w:rsidRPr="008A6E35">
        <w:rPr>
          <w:rFonts w:ascii="Times New Roman" w:hAnsi="Times New Roman" w:cs="Times New Roman"/>
          <w:b/>
          <w:i/>
          <w:iCs/>
          <w:color w:val="000000" w:themeColor="text1"/>
          <w:sz w:val="24"/>
          <w:szCs w:val="24"/>
          <w:u w:val="single"/>
        </w:rPr>
        <w:t>Table Showing Major Countries and their rate of recycling (Formal Collection Rate)</w:t>
      </w:r>
    </w:p>
    <w:tbl>
      <w:tblPr>
        <w:tblStyle w:val="TableGrid"/>
        <w:tblW w:w="10632" w:type="dxa"/>
        <w:tblInd w:w="-885" w:type="dxa"/>
        <w:tblLook w:val="04A0" w:firstRow="1" w:lastRow="0" w:firstColumn="1" w:lastColumn="0" w:noHBand="0" w:noVBand="1"/>
      </w:tblPr>
      <w:tblGrid>
        <w:gridCol w:w="1844"/>
        <w:gridCol w:w="2693"/>
        <w:gridCol w:w="6095"/>
      </w:tblGrid>
      <w:tr w:rsidR="00B969A2" w:rsidRPr="008A2B9C" w14:paraId="1C10BC0E" w14:textId="77777777" w:rsidTr="00BD4545">
        <w:tc>
          <w:tcPr>
            <w:tcW w:w="1844" w:type="dxa"/>
            <w:vAlign w:val="center"/>
          </w:tcPr>
          <w:p w14:paraId="1610D5C1" w14:textId="77777777" w:rsidR="00B969A2" w:rsidRPr="008A2B9C" w:rsidRDefault="00B969A2" w:rsidP="004A5FBB">
            <w:pPr>
              <w:spacing w:line="360" w:lineRule="auto"/>
              <w:jc w:val="center"/>
              <w:rPr>
                <w:rFonts w:ascii="Times New Roman" w:eastAsia="Times New Roman" w:hAnsi="Times New Roman" w:cs="Times New Roman"/>
                <w:b/>
                <w:bCs/>
                <w:sz w:val="24"/>
                <w:szCs w:val="24"/>
              </w:rPr>
            </w:pPr>
            <w:r w:rsidRPr="008A2B9C">
              <w:rPr>
                <w:rFonts w:ascii="Times New Roman" w:eastAsia="Times New Roman" w:hAnsi="Times New Roman" w:cs="Times New Roman"/>
                <w:b/>
                <w:bCs/>
                <w:sz w:val="24"/>
                <w:szCs w:val="24"/>
              </w:rPr>
              <w:t>Country</w:t>
            </w:r>
          </w:p>
        </w:tc>
        <w:tc>
          <w:tcPr>
            <w:tcW w:w="2693" w:type="dxa"/>
            <w:vAlign w:val="center"/>
          </w:tcPr>
          <w:p w14:paraId="1EE5114D" w14:textId="77777777" w:rsidR="00B969A2" w:rsidRPr="008A2B9C" w:rsidRDefault="00B969A2" w:rsidP="004A5FBB">
            <w:pPr>
              <w:spacing w:line="360" w:lineRule="auto"/>
              <w:jc w:val="center"/>
              <w:rPr>
                <w:rFonts w:ascii="Times New Roman" w:eastAsia="Times New Roman" w:hAnsi="Times New Roman" w:cs="Times New Roman"/>
                <w:b/>
                <w:bCs/>
                <w:sz w:val="24"/>
                <w:szCs w:val="24"/>
              </w:rPr>
            </w:pPr>
            <w:r w:rsidRPr="008A2B9C">
              <w:rPr>
                <w:rFonts w:ascii="Times New Roman" w:eastAsia="Times New Roman" w:hAnsi="Times New Roman" w:cs="Times New Roman"/>
                <w:b/>
                <w:bCs/>
                <w:sz w:val="24"/>
                <w:szCs w:val="24"/>
              </w:rPr>
              <w:t>Recycling / Formal Collection Rate (%)</w:t>
            </w:r>
          </w:p>
        </w:tc>
        <w:tc>
          <w:tcPr>
            <w:tcW w:w="6095" w:type="dxa"/>
            <w:vAlign w:val="center"/>
          </w:tcPr>
          <w:p w14:paraId="54D575B0" w14:textId="77777777" w:rsidR="00B969A2" w:rsidRPr="008A2B9C" w:rsidRDefault="00B969A2" w:rsidP="004A5FBB">
            <w:pPr>
              <w:spacing w:line="360" w:lineRule="auto"/>
              <w:jc w:val="center"/>
              <w:rPr>
                <w:rFonts w:ascii="Times New Roman" w:eastAsia="Times New Roman" w:hAnsi="Times New Roman" w:cs="Times New Roman"/>
                <w:b/>
                <w:bCs/>
                <w:sz w:val="24"/>
                <w:szCs w:val="24"/>
              </w:rPr>
            </w:pPr>
            <w:r w:rsidRPr="008A2B9C">
              <w:rPr>
                <w:rFonts w:ascii="Times New Roman" w:eastAsia="Times New Roman" w:hAnsi="Times New Roman" w:cs="Times New Roman"/>
                <w:b/>
                <w:bCs/>
                <w:sz w:val="24"/>
                <w:szCs w:val="24"/>
              </w:rPr>
              <w:t>Source &amp; Year</w:t>
            </w:r>
          </w:p>
        </w:tc>
      </w:tr>
      <w:tr w:rsidR="00B969A2" w:rsidRPr="008A2B9C" w14:paraId="1A312970" w14:textId="77777777" w:rsidTr="00BD4545">
        <w:tc>
          <w:tcPr>
            <w:tcW w:w="1844" w:type="dxa"/>
            <w:vAlign w:val="center"/>
          </w:tcPr>
          <w:p w14:paraId="490B13C4"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India</w:t>
            </w:r>
          </w:p>
        </w:tc>
        <w:tc>
          <w:tcPr>
            <w:tcW w:w="2693" w:type="dxa"/>
            <w:vAlign w:val="center"/>
          </w:tcPr>
          <w:p w14:paraId="49022643"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32.9 %</w:t>
            </w:r>
          </w:p>
        </w:tc>
        <w:tc>
          <w:tcPr>
            <w:tcW w:w="6095" w:type="dxa"/>
            <w:vAlign w:val="center"/>
          </w:tcPr>
          <w:p w14:paraId="7282ACEE"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sz w:val="24"/>
                <w:szCs w:val="24"/>
              </w:rPr>
              <w:t xml:space="preserve">Official </w:t>
            </w:r>
            <w:proofErr w:type="spellStart"/>
            <w:r w:rsidRPr="008A2B9C">
              <w:rPr>
                <w:rFonts w:ascii="Times New Roman" w:eastAsia="Times New Roman" w:hAnsi="Times New Roman" w:cs="Times New Roman"/>
                <w:sz w:val="24"/>
                <w:szCs w:val="24"/>
              </w:rPr>
              <w:t>MoEFCC</w:t>
            </w:r>
            <w:proofErr w:type="spellEnd"/>
            <w:r w:rsidRPr="008A2B9C">
              <w:rPr>
                <w:rFonts w:ascii="Times New Roman" w:eastAsia="Times New Roman" w:hAnsi="Times New Roman" w:cs="Times New Roman"/>
                <w:sz w:val="24"/>
                <w:szCs w:val="24"/>
              </w:rPr>
              <w:t xml:space="preserve"> data for 2021–22 says 32.9 % recycled of 1.6 MMT generated</w:t>
            </w:r>
            <w:r w:rsidRPr="008A2B9C">
              <w:rPr>
                <w:rStyle w:val="EndnoteReference"/>
                <w:rFonts w:ascii="Times New Roman" w:eastAsia="Times New Roman" w:hAnsi="Times New Roman" w:cs="Times New Roman"/>
                <w:sz w:val="24"/>
                <w:szCs w:val="24"/>
              </w:rPr>
              <w:endnoteReference w:id="23"/>
            </w:r>
          </w:p>
        </w:tc>
      </w:tr>
      <w:tr w:rsidR="00B969A2" w:rsidRPr="008A2B9C" w14:paraId="588825E1" w14:textId="77777777" w:rsidTr="00BD4545">
        <w:tc>
          <w:tcPr>
            <w:tcW w:w="1844" w:type="dxa"/>
            <w:vAlign w:val="center"/>
          </w:tcPr>
          <w:p w14:paraId="6B0F74A4"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China</w:t>
            </w:r>
          </w:p>
        </w:tc>
        <w:tc>
          <w:tcPr>
            <w:tcW w:w="2693" w:type="dxa"/>
            <w:vAlign w:val="center"/>
          </w:tcPr>
          <w:p w14:paraId="4AFAB84E"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16 %</w:t>
            </w:r>
          </w:p>
        </w:tc>
        <w:tc>
          <w:tcPr>
            <w:tcW w:w="6095" w:type="dxa"/>
            <w:vAlign w:val="center"/>
          </w:tcPr>
          <w:p w14:paraId="0F7D6493"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sz w:val="24"/>
                <w:szCs w:val="24"/>
              </w:rPr>
              <w:t>Global E-waste Monitor 2024 reports ~16 % recycling in Asia for China</w:t>
            </w:r>
            <w:r w:rsidRPr="008A2B9C">
              <w:rPr>
                <w:rStyle w:val="EndnoteReference"/>
                <w:rFonts w:ascii="Times New Roman" w:eastAsia="Times New Roman" w:hAnsi="Times New Roman" w:cs="Times New Roman"/>
                <w:sz w:val="24"/>
                <w:szCs w:val="24"/>
              </w:rPr>
              <w:endnoteReference w:id="24"/>
            </w:r>
          </w:p>
        </w:tc>
      </w:tr>
      <w:tr w:rsidR="00B969A2" w:rsidRPr="008A2B9C" w14:paraId="7CE741AB" w14:textId="77777777" w:rsidTr="00BD4545">
        <w:tc>
          <w:tcPr>
            <w:tcW w:w="1844" w:type="dxa"/>
            <w:vAlign w:val="center"/>
          </w:tcPr>
          <w:p w14:paraId="7A2217B4"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United States</w:t>
            </w:r>
          </w:p>
        </w:tc>
        <w:tc>
          <w:tcPr>
            <w:tcW w:w="2693" w:type="dxa"/>
            <w:vAlign w:val="center"/>
          </w:tcPr>
          <w:p w14:paraId="08F454F9"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15 %</w:t>
            </w:r>
          </w:p>
        </w:tc>
        <w:tc>
          <w:tcPr>
            <w:tcW w:w="6095" w:type="dxa"/>
            <w:vAlign w:val="center"/>
          </w:tcPr>
          <w:p w14:paraId="206C7C3F"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sz w:val="24"/>
                <w:szCs w:val="24"/>
              </w:rPr>
              <w:t>Market &amp; EPA-based analysis: ~15 % formal recycling</w:t>
            </w:r>
            <w:r w:rsidRPr="008A2B9C">
              <w:rPr>
                <w:rStyle w:val="EndnoteReference"/>
                <w:rFonts w:ascii="Times New Roman" w:eastAsia="Times New Roman" w:hAnsi="Times New Roman" w:cs="Times New Roman"/>
                <w:sz w:val="24"/>
                <w:szCs w:val="24"/>
              </w:rPr>
              <w:endnoteReference w:id="25"/>
            </w:r>
          </w:p>
        </w:tc>
      </w:tr>
      <w:tr w:rsidR="00B969A2" w:rsidRPr="008A2B9C" w14:paraId="7910F5C0" w14:textId="77777777" w:rsidTr="00BD4545">
        <w:tc>
          <w:tcPr>
            <w:tcW w:w="1844" w:type="dxa"/>
            <w:vAlign w:val="center"/>
          </w:tcPr>
          <w:p w14:paraId="4ECF3395"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Japan</w:t>
            </w:r>
          </w:p>
        </w:tc>
        <w:tc>
          <w:tcPr>
            <w:tcW w:w="2693" w:type="dxa"/>
            <w:vAlign w:val="center"/>
          </w:tcPr>
          <w:p w14:paraId="7DFABBB5"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b/>
                <w:bCs/>
                <w:sz w:val="24"/>
                <w:szCs w:val="24"/>
              </w:rPr>
              <w:t>~24–30 %</w:t>
            </w:r>
          </w:p>
        </w:tc>
        <w:tc>
          <w:tcPr>
            <w:tcW w:w="6095" w:type="dxa"/>
            <w:vAlign w:val="center"/>
          </w:tcPr>
          <w:p w14:paraId="17001421" w14:textId="77777777" w:rsidR="00B969A2" w:rsidRPr="008A2B9C" w:rsidRDefault="00B969A2" w:rsidP="004A5FBB">
            <w:pPr>
              <w:spacing w:line="360" w:lineRule="auto"/>
              <w:jc w:val="center"/>
              <w:rPr>
                <w:rFonts w:ascii="Times New Roman" w:eastAsia="Times New Roman" w:hAnsi="Times New Roman" w:cs="Times New Roman"/>
                <w:sz w:val="24"/>
                <w:szCs w:val="24"/>
              </w:rPr>
            </w:pPr>
            <w:r w:rsidRPr="008A2B9C">
              <w:rPr>
                <w:rFonts w:ascii="Times New Roman" w:eastAsia="Times New Roman" w:hAnsi="Times New Roman" w:cs="Times New Roman"/>
                <w:sz w:val="24"/>
                <w:szCs w:val="24"/>
              </w:rPr>
              <w:t>Wikipedia summary citing ~24–30 % recycled, though utilization systems target higher</w:t>
            </w:r>
            <w:r w:rsidR="00297A85" w:rsidRPr="008A2B9C">
              <w:rPr>
                <w:rStyle w:val="EndnoteReference"/>
                <w:rFonts w:ascii="Times New Roman" w:eastAsia="Times New Roman" w:hAnsi="Times New Roman" w:cs="Times New Roman"/>
                <w:sz w:val="24"/>
                <w:szCs w:val="24"/>
              </w:rPr>
              <w:endnoteReference w:id="26"/>
            </w:r>
          </w:p>
        </w:tc>
      </w:tr>
    </w:tbl>
    <w:p w14:paraId="1AB0B6B2" w14:textId="77777777" w:rsidR="00B969A2" w:rsidRPr="008A2B9C" w:rsidRDefault="00B969A2" w:rsidP="004A5FBB">
      <w:pPr>
        <w:spacing w:line="360" w:lineRule="auto"/>
        <w:jc w:val="both"/>
        <w:rPr>
          <w:rFonts w:ascii="Times New Roman" w:hAnsi="Times New Roman" w:cs="Times New Roman"/>
          <w:color w:val="000000" w:themeColor="text1"/>
          <w:sz w:val="24"/>
          <w:szCs w:val="24"/>
        </w:rPr>
      </w:pPr>
    </w:p>
    <w:p w14:paraId="085D8C88" w14:textId="77777777" w:rsidR="00E6469D" w:rsidRPr="00C50F61" w:rsidRDefault="00E6469D" w:rsidP="00E6469D">
      <w:pPr>
        <w:spacing w:line="360" w:lineRule="auto"/>
        <w:jc w:val="both"/>
        <w:rPr>
          <w:rFonts w:ascii="Times New Roman" w:hAnsi="Times New Roman" w:cs="Times New Roman"/>
          <w:color w:val="000000" w:themeColor="text1"/>
          <w:sz w:val="24"/>
          <w:szCs w:val="24"/>
          <w:lang w:val="en-IN"/>
        </w:rPr>
      </w:pPr>
      <w:r w:rsidRPr="00C50F61">
        <w:rPr>
          <w:rFonts w:ascii="Times New Roman" w:hAnsi="Times New Roman" w:cs="Times New Roman"/>
          <w:color w:val="000000" w:themeColor="text1"/>
          <w:sz w:val="24"/>
          <w:szCs w:val="24"/>
          <w:lang w:val="en-IN"/>
        </w:rPr>
        <w:t>Most e-waste contains recyclable materials such as plastic, glass, and metals, but improper disposal prevents their recovery. Crude dismantling and processing methods expose workers to toxic substances, often without adequate safety equipment or training. Manual extraction of toxic metals can introduce h</w:t>
      </w:r>
      <w:r w:rsidR="00BD4545">
        <w:rPr>
          <w:rFonts w:ascii="Times New Roman" w:hAnsi="Times New Roman" w:cs="Times New Roman"/>
          <w:color w:val="000000" w:themeColor="text1"/>
          <w:sz w:val="24"/>
          <w:szCs w:val="24"/>
          <w:lang w:val="en-IN"/>
        </w:rPr>
        <w:t>azardous materials into workers’</w:t>
      </w:r>
      <w:r w:rsidRPr="00C50F61">
        <w:rPr>
          <w:rFonts w:ascii="Times New Roman" w:hAnsi="Times New Roman" w:cs="Times New Roman"/>
          <w:color w:val="000000" w:themeColor="text1"/>
          <w:sz w:val="24"/>
          <w:szCs w:val="24"/>
          <w:lang w:val="en-IN"/>
        </w:rPr>
        <w:t xml:space="preserve"> bloodstreams, leading to serious health risks including organ dam</w:t>
      </w:r>
      <w:r w:rsidR="00BD4545">
        <w:rPr>
          <w:rFonts w:ascii="Times New Roman" w:hAnsi="Times New Roman" w:cs="Times New Roman"/>
          <w:color w:val="000000" w:themeColor="text1"/>
          <w:sz w:val="24"/>
          <w:szCs w:val="24"/>
          <w:lang w:val="en-IN"/>
        </w:rPr>
        <w:t xml:space="preserve">age and neurological </w:t>
      </w:r>
      <w:r w:rsidR="00BD4545">
        <w:rPr>
          <w:rFonts w:ascii="Times New Roman" w:hAnsi="Times New Roman" w:cs="Times New Roman"/>
          <w:color w:val="000000" w:themeColor="text1"/>
          <w:sz w:val="24"/>
          <w:szCs w:val="24"/>
          <w:lang w:val="en-IN"/>
        </w:rPr>
        <w:lastRenderedPageBreak/>
        <w:t xml:space="preserve">disorders. </w:t>
      </w:r>
      <w:r w:rsidRPr="00C50F61">
        <w:rPr>
          <w:rFonts w:ascii="Times New Roman" w:hAnsi="Times New Roman" w:cs="Times New Roman"/>
          <w:color w:val="000000" w:themeColor="text1"/>
          <w:sz w:val="24"/>
          <w:szCs w:val="24"/>
          <w:lang w:val="en-IN"/>
        </w:rPr>
        <w:t>E-waste recycling also pollutes water, soil, and air.</w:t>
      </w:r>
      <w:r w:rsidR="00BD4545">
        <w:rPr>
          <w:rStyle w:val="EndnoteReference"/>
          <w:rFonts w:ascii="Times New Roman" w:hAnsi="Times New Roman" w:cs="Times New Roman"/>
          <w:color w:val="000000" w:themeColor="text1"/>
          <w:sz w:val="24"/>
          <w:szCs w:val="24"/>
          <w:lang w:val="en-IN"/>
        </w:rPr>
        <w:endnoteReference w:id="27"/>
      </w:r>
      <w:r w:rsidRPr="00C50F61">
        <w:rPr>
          <w:rFonts w:ascii="Times New Roman" w:hAnsi="Times New Roman" w:cs="Times New Roman"/>
          <w:color w:val="000000" w:themeColor="text1"/>
          <w:sz w:val="24"/>
          <w:szCs w:val="24"/>
          <w:lang w:val="en-IN"/>
        </w:rPr>
        <w:t xml:space="preserve"> Burning wires and cables releases carcinogenic dioxins, while dumping non-valuable chemicals contaminates groundwater and soil, making them unfit for human or agricultural use. Recent studies in major Indian cities have found elevated levels of persistent toxic substances in areas where informal e-waste processing occurs. Sites focused on metal recovery are particularly affected, and semi-volatile organic pollutants released during recycling are escaping into the surrounding air.</w:t>
      </w:r>
    </w:p>
    <w:p w14:paraId="07E4E3EC" w14:textId="77777777" w:rsidR="00F76935" w:rsidRPr="008A2B9C" w:rsidRDefault="00945C3E" w:rsidP="00E9639F">
      <w:pPr>
        <w:pStyle w:val="Heading2"/>
        <w:spacing w:line="360" w:lineRule="auto"/>
        <w:jc w:val="both"/>
        <w:rPr>
          <w:rFonts w:ascii="Times New Roman" w:hAnsi="Times New Roman" w:cs="Times New Roman"/>
          <w:iCs/>
          <w:color w:val="000000" w:themeColor="text1"/>
          <w:sz w:val="24"/>
          <w:szCs w:val="24"/>
        </w:rPr>
      </w:pPr>
      <w:r w:rsidRPr="008A2B9C">
        <w:rPr>
          <w:rFonts w:ascii="Times New Roman" w:hAnsi="Times New Roman" w:cs="Times New Roman"/>
          <w:iCs/>
          <w:color w:val="000000" w:themeColor="text1"/>
          <w:sz w:val="24"/>
          <w:szCs w:val="24"/>
        </w:rPr>
        <w:t>V</w:t>
      </w:r>
      <w:r w:rsidR="00977DB8">
        <w:rPr>
          <w:rFonts w:ascii="Times New Roman" w:hAnsi="Times New Roman" w:cs="Times New Roman"/>
          <w:iCs/>
          <w:color w:val="000000" w:themeColor="text1"/>
          <w:sz w:val="24"/>
          <w:szCs w:val="24"/>
        </w:rPr>
        <w:t>I</w:t>
      </w:r>
      <w:r w:rsidR="00E6469D">
        <w:rPr>
          <w:rFonts w:ascii="Times New Roman" w:hAnsi="Times New Roman" w:cs="Times New Roman"/>
          <w:iCs/>
          <w:color w:val="000000" w:themeColor="text1"/>
          <w:sz w:val="24"/>
          <w:szCs w:val="24"/>
        </w:rPr>
        <w:t>.</w:t>
      </w:r>
      <w:r w:rsidR="001623B3">
        <w:rPr>
          <w:rFonts w:ascii="Times New Roman" w:hAnsi="Times New Roman" w:cs="Times New Roman"/>
          <w:iCs/>
          <w:color w:val="000000" w:themeColor="text1"/>
          <w:sz w:val="24"/>
          <w:szCs w:val="24"/>
        </w:rPr>
        <w:t xml:space="preserve"> </w:t>
      </w:r>
      <w:r w:rsidR="008A6E35">
        <w:rPr>
          <w:rFonts w:ascii="Times New Roman" w:hAnsi="Times New Roman" w:cs="Times New Roman"/>
          <w:iCs/>
          <w:color w:val="000000" w:themeColor="text1"/>
          <w:sz w:val="24"/>
          <w:szCs w:val="24"/>
        </w:rPr>
        <w:t>Indian Perspective</w:t>
      </w:r>
    </w:p>
    <w:p w14:paraId="73089625" w14:textId="77777777"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Due to the complex mix of valuable and hazardous materials in e-waste, specialized high-tech processing methods are necessary to maximize resource recovery and minimize risks to human health and the environment. However, these methods are rarely used. Most e-waste is shipped to developing countries, where basic techniques are employed to extract valuable materials, often resulting in local pollution and health hazards. Common e-waste management methods include:</w:t>
      </w:r>
    </w:p>
    <w:p w14:paraId="2B74F93C" w14:textId="77777777"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p>
    <w:p w14:paraId="418A4CF0" w14:textId="77777777"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1. Landfilling: E-waste is buried in trenches and covered with soil. Modern secure landfills use liners and leachate collection systems to reduce environmental impact, but degradation is slow and can take years.</w:t>
      </w:r>
    </w:p>
    <w:p w14:paraId="71B65A5E" w14:textId="77777777"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p>
    <w:p w14:paraId="7BB5B76A" w14:textId="77777777"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2. Incineration: E-waste is burned at high temperatures in specialized incinerators, reducing waste volume and converting some hazardous substances into less harmful compounds. This process also recovers energy from combustible materials.</w:t>
      </w:r>
    </w:p>
    <w:p w14:paraId="054A53AC" w14:textId="77777777"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p>
    <w:p w14:paraId="0F78B232" w14:textId="77777777"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3. Recycling: Many electronic devices, such as computers, phones, and appliances, can be dismantled to separate hazardous components and recover valuable metals. Using advanced technologies can significantly increase the value and safety of recycling.</w:t>
      </w:r>
    </w:p>
    <w:p w14:paraId="2458F14C" w14:textId="77777777" w:rsidR="00577C13" w:rsidRPr="00577C13" w:rsidRDefault="00577C13" w:rsidP="00E9639F">
      <w:pPr>
        <w:spacing w:after="0" w:line="360" w:lineRule="auto"/>
        <w:jc w:val="both"/>
        <w:rPr>
          <w:rFonts w:ascii="Times New Roman" w:eastAsia="Times New Roman" w:hAnsi="Times New Roman" w:cs="Times New Roman"/>
          <w:sz w:val="24"/>
          <w:szCs w:val="24"/>
          <w:lang w:val="en-IN" w:eastAsia="en-IN"/>
        </w:rPr>
      </w:pPr>
    </w:p>
    <w:p w14:paraId="032DAEE1" w14:textId="77777777" w:rsidR="000109B9" w:rsidRDefault="00577C13" w:rsidP="000109B9">
      <w:pPr>
        <w:spacing w:after="0" w:line="360" w:lineRule="auto"/>
        <w:jc w:val="both"/>
        <w:rPr>
          <w:rFonts w:ascii="Times New Roman" w:eastAsia="Times New Roman" w:hAnsi="Times New Roman" w:cs="Times New Roman"/>
          <w:sz w:val="24"/>
          <w:szCs w:val="24"/>
          <w:lang w:val="en-IN" w:eastAsia="en-IN"/>
        </w:rPr>
      </w:pPr>
      <w:r w:rsidRPr="00577C13">
        <w:rPr>
          <w:rFonts w:ascii="Times New Roman" w:eastAsia="Times New Roman" w:hAnsi="Times New Roman" w:cs="Times New Roman"/>
          <w:sz w:val="24"/>
          <w:szCs w:val="24"/>
          <w:lang w:val="en-IN" w:eastAsia="en-IN"/>
        </w:rPr>
        <w:t>4. Reuse: Functional equipment can be used second-hand or after minor repairs. Donating working electronics or returning non-repairable items to manufacturers helps reduce e-waste. Encouraging buy-back programs and responsible purchasing can further minimize e-waste generation.</w:t>
      </w:r>
      <w:r w:rsidR="00E9639F">
        <w:rPr>
          <w:rStyle w:val="EndnoteReference"/>
          <w:rFonts w:ascii="Times New Roman" w:eastAsia="Times New Roman" w:hAnsi="Times New Roman" w:cs="Times New Roman"/>
          <w:sz w:val="24"/>
          <w:szCs w:val="24"/>
          <w:lang w:val="en-IN" w:eastAsia="en-IN"/>
        </w:rPr>
        <w:endnoteReference w:id="28"/>
      </w:r>
      <w:r>
        <w:rPr>
          <w:rFonts w:ascii="Times New Roman" w:eastAsia="Times New Roman" w:hAnsi="Times New Roman" w:cs="Times New Roman"/>
          <w:sz w:val="24"/>
          <w:szCs w:val="24"/>
          <w:lang w:val="en-IN" w:eastAsia="en-IN"/>
        </w:rPr>
        <w:t xml:space="preserve"> </w:t>
      </w:r>
      <w:r w:rsidR="000109B9">
        <w:rPr>
          <w:rFonts w:ascii="Times New Roman" w:eastAsia="Times New Roman" w:hAnsi="Times New Roman" w:cs="Times New Roman"/>
          <w:sz w:val="24"/>
          <w:szCs w:val="24"/>
          <w:lang w:val="en-IN" w:eastAsia="en-IN"/>
        </w:rPr>
        <w:t xml:space="preserve"> </w:t>
      </w:r>
    </w:p>
    <w:p w14:paraId="0A9A9F0B" w14:textId="77777777" w:rsidR="000109B9" w:rsidRDefault="000109B9" w:rsidP="000109B9">
      <w:pPr>
        <w:spacing w:after="0" w:line="360" w:lineRule="auto"/>
        <w:jc w:val="both"/>
        <w:rPr>
          <w:rFonts w:ascii="Times New Roman" w:eastAsia="Times New Roman" w:hAnsi="Times New Roman" w:cs="Times New Roman"/>
          <w:sz w:val="24"/>
          <w:szCs w:val="24"/>
          <w:lang w:val="en-IN" w:eastAsia="en-IN"/>
        </w:rPr>
      </w:pPr>
    </w:p>
    <w:p w14:paraId="68D43067" w14:textId="77777777" w:rsidR="00F76935" w:rsidRPr="000109B9" w:rsidRDefault="00D546CA" w:rsidP="000109B9">
      <w:pPr>
        <w:spacing w:after="0" w:line="360" w:lineRule="auto"/>
        <w:jc w:val="both"/>
        <w:rPr>
          <w:rFonts w:ascii="Times New Roman" w:eastAsia="Times New Roman" w:hAnsi="Times New Roman" w:cs="Times New Roman"/>
          <w:sz w:val="24"/>
          <w:szCs w:val="24"/>
          <w:lang w:val="en-IN" w:eastAsia="en-IN"/>
        </w:rPr>
      </w:pPr>
      <w:r w:rsidRPr="008A2B9C">
        <w:rPr>
          <w:rFonts w:ascii="Times New Roman" w:hAnsi="Times New Roman" w:cs="Times New Roman"/>
          <w:color w:val="000000" w:themeColor="text1"/>
          <w:sz w:val="24"/>
          <w:szCs w:val="24"/>
        </w:rPr>
        <w:t>India’s e-waste legislation is commendable on paper, especially with the EPR mechanism. However, several shortcomings impede its success:</w:t>
      </w:r>
    </w:p>
    <w:p w14:paraId="2F51D439" w14:textId="77777777" w:rsidR="00F76935" w:rsidRDefault="00D546CA" w:rsidP="000109B9">
      <w:pPr>
        <w:spacing w:line="360" w:lineRule="auto"/>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 Lack of awareness among consumers and producers.</w:t>
      </w:r>
      <w:r w:rsidRPr="008A2B9C">
        <w:rPr>
          <w:rFonts w:ascii="Times New Roman" w:hAnsi="Times New Roman" w:cs="Times New Roman"/>
          <w:color w:val="000000" w:themeColor="text1"/>
          <w:sz w:val="24"/>
          <w:szCs w:val="24"/>
        </w:rPr>
        <w:br/>
        <w:t>- Absence of infrastructure in rural and semi-urban areas.</w:t>
      </w:r>
      <w:r w:rsidRPr="008A2B9C">
        <w:rPr>
          <w:rFonts w:ascii="Times New Roman" w:hAnsi="Times New Roman" w:cs="Times New Roman"/>
          <w:color w:val="000000" w:themeColor="text1"/>
          <w:sz w:val="24"/>
          <w:szCs w:val="24"/>
        </w:rPr>
        <w:br/>
        <w:t>- Poor monitoring and enforcement by state pollution control boards.</w:t>
      </w:r>
      <w:r w:rsidRPr="008A2B9C">
        <w:rPr>
          <w:rFonts w:ascii="Times New Roman" w:hAnsi="Times New Roman" w:cs="Times New Roman"/>
          <w:color w:val="000000" w:themeColor="text1"/>
          <w:sz w:val="24"/>
          <w:szCs w:val="24"/>
        </w:rPr>
        <w:br/>
        <w:t>- The overwhelming dominance of the informal sector, which remains unregulated and unintegrated into the formal system.</w:t>
      </w:r>
    </w:p>
    <w:p w14:paraId="71476014" w14:textId="77777777" w:rsidR="000109B9" w:rsidRPr="008A6E35" w:rsidRDefault="00076FFC" w:rsidP="008A6E35">
      <w:pPr>
        <w:spacing w:line="360" w:lineRule="auto"/>
        <w:jc w:val="both"/>
        <w:rPr>
          <w:rFonts w:ascii="Times New Roman" w:hAnsi="Times New Roman" w:cs="Times New Roman"/>
          <w:color w:val="000000" w:themeColor="text1"/>
          <w:sz w:val="24"/>
          <w:szCs w:val="24"/>
          <w:lang w:val="en-IN"/>
        </w:rPr>
      </w:pPr>
      <w:r w:rsidRPr="00076FFC">
        <w:rPr>
          <w:rFonts w:ascii="Times New Roman" w:hAnsi="Times New Roman" w:cs="Times New Roman"/>
          <w:color w:val="000000" w:themeColor="text1"/>
          <w:sz w:val="24"/>
          <w:szCs w:val="24"/>
          <w:lang w:val="en-IN"/>
        </w:rPr>
        <w:t>Additionally, the rapid rise of electronic waste worldwide due to the reasons listed below</w:t>
      </w:r>
    </w:p>
    <w:p w14:paraId="5A3DC325" w14:textId="77777777" w:rsidR="000109B9" w:rsidRDefault="00E9639F" w:rsidP="000109B9">
      <w:pPr>
        <w:spacing w:line="360" w:lineRule="auto"/>
        <w:rPr>
          <w:rFonts w:ascii="Times New Roman" w:hAnsi="Times New Roman" w:cs="Times New Roman"/>
          <w:b/>
          <w:bCs/>
          <w:color w:val="000000" w:themeColor="text1"/>
          <w:sz w:val="24"/>
          <w:szCs w:val="24"/>
          <w:lang w:val="en-IN"/>
        </w:rPr>
      </w:pPr>
      <w:proofErr w:type="spellStart"/>
      <w:r>
        <w:rPr>
          <w:rFonts w:ascii="Times New Roman" w:hAnsi="Times New Roman" w:cs="Times New Roman"/>
          <w:b/>
          <w:bCs/>
          <w:color w:val="000000" w:themeColor="text1"/>
          <w:sz w:val="24"/>
          <w:szCs w:val="24"/>
          <w:lang w:val="en-IN"/>
        </w:rPr>
        <w:t>i</w:t>
      </w:r>
      <w:proofErr w:type="spellEnd"/>
      <w:r>
        <w:rPr>
          <w:rFonts w:ascii="Times New Roman" w:hAnsi="Times New Roman" w:cs="Times New Roman"/>
          <w:b/>
          <w:bCs/>
          <w:color w:val="000000" w:themeColor="text1"/>
          <w:sz w:val="24"/>
          <w:szCs w:val="24"/>
          <w:lang w:val="en-IN"/>
        </w:rPr>
        <w:t>)</w:t>
      </w:r>
      <w:r w:rsidRPr="00E9639F">
        <w:rPr>
          <w:rFonts w:ascii="Times New Roman" w:hAnsi="Times New Roman" w:cs="Times New Roman"/>
          <w:b/>
          <w:bCs/>
          <w:color w:val="000000" w:themeColor="text1"/>
          <w:sz w:val="24"/>
          <w:szCs w:val="24"/>
          <w:lang w:val="en-IN"/>
        </w:rPr>
        <w:t xml:space="preserve"> </w:t>
      </w:r>
      <w:r w:rsidR="00341DE5" w:rsidRPr="00E9639F">
        <w:rPr>
          <w:rFonts w:ascii="Times New Roman" w:hAnsi="Times New Roman" w:cs="Times New Roman"/>
          <w:b/>
          <w:bCs/>
          <w:color w:val="000000" w:themeColor="text1"/>
          <w:sz w:val="24"/>
          <w:szCs w:val="24"/>
          <w:lang w:val="en-IN"/>
        </w:rPr>
        <w:t>Technolog</w:t>
      </w:r>
      <w:r w:rsidR="0040291D" w:rsidRPr="00E9639F">
        <w:rPr>
          <w:rFonts w:ascii="Times New Roman" w:hAnsi="Times New Roman" w:cs="Times New Roman"/>
          <w:b/>
          <w:bCs/>
          <w:color w:val="000000" w:themeColor="text1"/>
          <w:sz w:val="24"/>
          <w:szCs w:val="24"/>
          <w:lang w:val="en-IN"/>
        </w:rPr>
        <w:t>ical</w:t>
      </w:r>
      <w:r w:rsidR="00E2223C">
        <w:rPr>
          <w:rFonts w:ascii="Times New Roman" w:hAnsi="Times New Roman" w:cs="Times New Roman"/>
          <w:b/>
          <w:bCs/>
          <w:color w:val="000000" w:themeColor="text1"/>
          <w:sz w:val="24"/>
          <w:szCs w:val="24"/>
          <w:lang w:val="en-IN"/>
        </w:rPr>
        <w:t xml:space="preserve"> S</w:t>
      </w:r>
      <w:r w:rsidR="00341DE5" w:rsidRPr="00E9639F">
        <w:rPr>
          <w:rFonts w:ascii="Times New Roman" w:hAnsi="Times New Roman" w:cs="Times New Roman"/>
          <w:b/>
          <w:bCs/>
          <w:color w:val="000000" w:themeColor="text1"/>
          <w:sz w:val="24"/>
          <w:szCs w:val="24"/>
          <w:lang w:val="en-IN"/>
        </w:rPr>
        <w:t xml:space="preserve">peed </w:t>
      </w:r>
    </w:p>
    <w:p w14:paraId="0E74413B" w14:textId="77777777" w:rsidR="00E9639F" w:rsidRPr="000109B9" w:rsidRDefault="0040291D" w:rsidP="000109B9">
      <w:pPr>
        <w:spacing w:line="360" w:lineRule="auto"/>
        <w:jc w:val="both"/>
        <w:rPr>
          <w:rFonts w:ascii="Times New Roman" w:hAnsi="Times New Roman" w:cs="Times New Roman"/>
          <w:b/>
          <w:bCs/>
          <w:color w:val="000000" w:themeColor="text1"/>
          <w:sz w:val="24"/>
          <w:szCs w:val="24"/>
          <w:lang w:val="en-IN"/>
        </w:rPr>
      </w:pPr>
      <w:r w:rsidRPr="00E9639F">
        <w:rPr>
          <w:rFonts w:ascii="Times New Roman" w:hAnsi="Times New Roman" w:cs="Times New Roman"/>
          <w:color w:val="000000" w:themeColor="text1"/>
          <w:sz w:val="24"/>
          <w:szCs w:val="24"/>
          <w:lang w:val="en-IN"/>
        </w:rPr>
        <w:t xml:space="preserve">a. </w:t>
      </w:r>
      <w:r w:rsidR="00341DE5" w:rsidRPr="00E9639F">
        <w:rPr>
          <w:rFonts w:ascii="Times New Roman" w:hAnsi="Times New Roman" w:cs="Times New Roman"/>
          <w:color w:val="000000" w:themeColor="text1"/>
          <w:sz w:val="24"/>
          <w:szCs w:val="24"/>
          <w:lang w:val="en-IN"/>
        </w:rPr>
        <w:t>Even if they are still functional, older models of laptops, smartphones, and other electronics soon become obsolete due to the frequent release of new variants. Often, this is intentional. Known as intentional obsolescence, this tendency encourages repeated upgrades, which result</w:t>
      </w:r>
      <w:r w:rsidR="00E9639F">
        <w:rPr>
          <w:rFonts w:ascii="Times New Roman" w:hAnsi="Times New Roman" w:cs="Times New Roman"/>
          <w:color w:val="000000" w:themeColor="text1"/>
          <w:sz w:val="24"/>
          <w:szCs w:val="24"/>
          <w:lang w:val="en-IN"/>
        </w:rPr>
        <w:t xml:space="preserve">s in a constant flow of trash. </w:t>
      </w:r>
      <w:r w:rsidR="00341DE5" w:rsidRPr="00E9639F">
        <w:rPr>
          <w:rFonts w:ascii="Times New Roman" w:hAnsi="Times New Roman" w:cs="Times New Roman"/>
          <w:color w:val="000000" w:themeColor="text1"/>
          <w:sz w:val="24"/>
          <w:szCs w:val="24"/>
          <w:lang w:val="en-IN"/>
        </w:rPr>
        <w:br/>
      </w:r>
      <w:r w:rsidRPr="00E9639F">
        <w:rPr>
          <w:rFonts w:ascii="Times New Roman" w:hAnsi="Times New Roman" w:cs="Times New Roman"/>
          <w:color w:val="000000" w:themeColor="text1"/>
          <w:sz w:val="24"/>
          <w:szCs w:val="24"/>
          <w:lang w:val="en-IN"/>
        </w:rPr>
        <w:t xml:space="preserve">b. </w:t>
      </w:r>
      <w:r w:rsidR="00341DE5" w:rsidRPr="00E9639F">
        <w:rPr>
          <w:rFonts w:ascii="Times New Roman" w:hAnsi="Times New Roman" w:cs="Times New Roman"/>
          <w:color w:val="000000" w:themeColor="text1"/>
          <w:sz w:val="24"/>
          <w:szCs w:val="24"/>
          <w:lang w:val="en-IN"/>
        </w:rPr>
        <w:t>Repairing modern electronics can be challenging or costly due to their construction, which frequently includes glued parts, difficult-to-reach batteries, and proprietary tools. Because of this, most individuals choose to replace their defective devices because mending them might be more expensive than purchasing a new one.</w:t>
      </w:r>
    </w:p>
    <w:p w14:paraId="1CF71F4C" w14:textId="77777777" w:rsidR="00E9639F" w:rsidRDefault="00E6469D" w:rsidP="00E9639F">
      <w:pPr>
        <w:spacing w:line="360" w:lineRule="auto"/>
        <w:rPr>
          <w:rFonts w:ascii="Times New Roman" w:eastAsia="Times New Roman" w:hAnsi="Times New Roman" w:cs="Times New Roman"/>
          <w:b/>
          <w:bCs/>
          <w:sz w:val="24"/>
          <w:szCs w:val="24"/>
          <w:lang w:val="en-IN" w:eastAsia="en-IN"/>
        </w:rPr>
      </w:pPr>
      <w:r w:rsidRPr="00E9639F">
        <w:rPr>
          <w:rFonts w:ascii="Times New Roman" w:eastAsia="Times New Roman" w:hAnsi="Times New Roman" w:cs="Times New Roman"/>
          <w:b/>
          <w:bCs/>
          <w:sz w:val="24"/>
          <w:szCs w:val="24"/>
          <w:lang w:val="en-IN" w:eastAsia="en-IN"/>
        </w:rPr>
        <w:t>ii)</w:t>
      </w:r>
      <w:r w:rsidR="00E9639F">
        <w:rPr>
          <w:rFonts w:ascii="Times New Roman" w:eastAsia="Times New Roman" w:hAnsi="Times New Roman" w:cs="Times New Roman"/>
          <w:b/>
          <w:bCs/>
          <w:sz w:val="24"/>
          <w:szCs w:val="24"/>
          <w:lang w:val="en-IN" w:eastAsia="en-IN"/>
        </w:rPr>
        <w:t xml:space="preserve"> </w:t>
      </w:r>
      <w:r w:rsidR="00C823F7" w:rsidRPr="00E9639F">
        <w:rPr>
          <w:rFonts w:ascii="Times New Roman" w:eastAsia="Times New Roman" w:hAnsi="Times New Roman" w:cs="Times New Roman"/>
          <w:b/>
          <w:bCs/>
          <w:sz w:val="24"/>
          <w:szCs w:val="24"/>
          <w:lang w:val="en-IN" w:eastAsia="en-IN"/>
        </w:rPr>
        <w:t xml:space="preserve">Culture of </w:t>
      </w:r>
      <w:r w:rsidR="00E2223C">
        <w:rPr>
          <w:rFonts w:ascii="Times New Roman" w:eastAsia="Times New Roman" w:hAnsi="Times New Roman" w:cs="Times New Roman"/>
          <w:b/>
          <w:bCs/>
          <w:sz w:val="24"/>
          <w:szCs w:val="24"/>
          <w:lang w:val="en-IN" w:eastAsia="en-IN"/>
        </w:rPr>
        <w:t>C</w:t>
      </w:r>
      <w:r w:rsidR="00C823F7" w:rsidRPr="00E9639F">
        <w:rPr>
          <w:rFonts w:ascii="Times New Roman" w:eastAsia="Times New Roman" w:hAnsi="Times New Roman" w:cs="Times New Roman"/>
          <w:b/>
          <w:bCs/>
          <w:sz w:val="24"/>
          <w:szCs w:val="24"/>
          <w:lang w:val="en-IN" w:eastAsia="en-IN"/>
        </w:rPr>
        <w:t>onsumption</w:t>
      </w:r>
    </w:p>
    <w:p w14:paraId="4F785630" w14:textId="77777777" w:rsidR="003E36DC" w:rsidRPr="00E9639F" w:rsidRDefault="003E36DC" w:rsidP="00E9639F">
      <w:pPr>
        <w:spacing w:line="360" w:lineRule="auto"/>
        <w:jc w:val="both"/>
        <w:rPr>
          <w:rFonts w:ascii="Times New Roman" w:eastAsia="Times New Roman" w:hAnsi="Times New Roman" w:cs="Times New Roman"/>
          <w:b/>
          <w:bCs/>
          <w:sz w:val="24"/>
          <w:szCs w:val="24"/>
          <w:lang w:val="en-IN" w:eastAsia="en-IN"/>
        </w:rPr>
      </w:pPr>
      <w:r w:rsidRPr="00E9639F">
        <w:rPr>
          <w:rFonts w:ascii="Times New Roman" w:eastAsia="Times New Roman" w:hAnsi="Times New Roman" w:cs="Times New Roman"/>
          <w:sz w:val="24"/>
          <w:szCs w:val="24"/>
          <w:lang w:val="en-IN" w:eastAsia="en-IN"/>
        </w:rPr>
        <w:t xml:space="preserve">a. </w:t>
      </w:r>
      <w:r w:rsidR="00C823F7" w:rsidRPr="00E9639F">
        <w:rPr>
          <w:rFonts w:ascii="Times New Roman" w:eastAsia="Times New Roman" w:hAnsi="Times New Roman" w:cs="Times New Roman"/>
          <w:sz w:val="24"/>
          <w:szCs w:val="24"/>
          <w:lang w:val="en-IN" w:eastAsia="en-IN"/>
        </w:rPr>
        <w:t>Pursuing the newest technology: In our society, owning the newest device is seen as a sign of prestige. Even when devices are still completely working, repeated upgrades are encouraged by marketing hype, n</w:t>
      </w:r>
      <w:r w:rsidR="00E9639F">
        <w:rPr>
          <w:rFonts w:ascii="Times New Roman" w:eastAsia="Times New Roman" w:hAnsi="Times New Roman" w:cs="Times New Roman"/>
          <w:sz w:val="24"/>
          <w:szCs w:val="24"/>
          <w:lang w:val="en-IN" w:eastAsia="en-IN"/>
        </w:rPr>
        <w:t>ew features, and peer pressure.</w:t>
      </w:r>
      <w:r w:rsidR="00C823F7" w:rsidRPr="00E9639F">
        <w:rPr>
          <w:rFonts w:ascii="Times New Roman" w:eastAsia="Times New Roman" w:hAnsi="Times New Roman" w:cs="Times New Roman"/>
          <w:sz w:val="24"/>
          <w:szCs w:val="24"/>
          <w:lang w:val="en-IN" w:eastAsia="en-IN"/>
        </w:rPr>
        <w:br/>
      </w:r>
      <w:r w:rsidRPr="00E9639F">
        <w:rPr>
          <w:rFonts w:ascii="Times New Roman" w:eastAsia="Times New Roman" w:hAnsi="Times New Roman" w:cs="Times New Roman"/>
          <w:sz w:val="24"/>
          <w:szCs w:val="24"/>
          <w:lang w:val="en-IN" w:eastAsia="en-IN"/>
        </w:rPr>
        <w:t xml:space="preserve">b. </w:t>
      </w:r>
      <w:r w:rsidR="00C823F7" w:rsidRPr="00E9639F">
        <w:rPr>
          <w:rFonts w:ascii="Times New Roman" w:eastAsia="Times New Roman" w:hAnsi="Times New Roman" w:cs="Times New Roman"/>
          <w:sz w:val="24"/>
          <w:szCs w:val="24"/>
          <w:lang w:val="en-IN" w:eastAsia="en-IN"/>
        </w:rPr>
        <w:t>Lack of knowledge about disposal options: A lot of customers are unaware that electronics must be recycled separately or are unsure of where or how to do it. Because of this, outdated electronics are frequently thrown in the garbage, kept in drawers, or given to unofficial recycling channels that don't follow safety regulations.</w:t>
      </w:r>
    </w:p>
    <w:p w14:paraId="568F5663" w14:textId="77777777" w:rsidR="000109B9" w:rsidRDefault="00E6469D" w:rsidP="00E9639F">
      <w:pPr>
        <w:spacing w:line="360" w:lineRule="auto"/>
        <w:rPr>
          <w:rFonts w:ascii="Times New Roman" w:hAnsi="Times New Roman" w:cs="Times New Roman"/>
          <w:b/>
          <w:bCs/>
          <w:color w:val="000000" w:themeColor="text1"/>
          <w:sz w:val="24"/>
          <w:szCs w:val="24"/>
          <w:lang w:val="en-IN"/>
        </w:rPr>
      </w:pPr>
      <w:r w:rsidRPr="00E9639F">
        <w:rPr>
          <w:rFonts w:ascii="Times New Roman" w:hAnsi="Times New Roman" w:cs="Times New Roman"/>
          <w:b/>
          <w:bCs/>
          <w:color w:val="000000" w:themeColor="text1"/>
          <w:sz w:val="24"/>
          <w:szCs w:val="24"/>
          <w:lang w:val="en-IN"/>
        </w:rPr>
        <w:t>iii)</w:t>
      </w:r>
      <w:r w:rsidR="00E9639F">
        <w:rPr>
          <w:rFonts w:ascii="Times New Roman" w:hAnsi="Times New Roman" w:cs="Times New Roman"/>
          <w:b/>
          <w:bCs/>
          <w:color w:val="000000" w:themeColor="text1"/>
          <w:sz w:val="24"/>
          <w:szCs w:val="24"/>
          <w:lang w:val="en-IN"/>
        </w:rPr>
        <w:t xml:space="preserve"> </w:t>
      </w:r>
      <w:r w:rsidR="00E9639F" w:rsidRPr="00E9639F">
        <w:rPr>
          <w:rFonts w:ascii="Times New Roman" w:hAnsi="Times New Roman" w:cs="Times New Roman"/>
          <w:b/>
          <w:bCs/>
          <w:color w:val="000000" w:themeColor="text1"/>
          <w:sz w:val="24"/>
          <w:szCs w:val="24"/>
          <w:lang w:val="en-IN"/>
        </w:rPr>
        <w:t xml:space="preserve"> </w:t>
      </w:r>
      <w:r w:rsidR="00E2223C">
        <w:rPr>
          <w:rFonts w:ascii="Times New Roman" w:hAnsi="Times New Roman" w:cs="Times New Roman"/>
          <w:b/>
          <w:bCs/>
          <w:color w:val="000000" w:themeColor="text1"/>
          <w:sz w:val="24"/>
          <w:szCs w:val="24"/>
          <w:lang w:val="en-IN"/>
        </w:rPr>
        <w:t>Financial and Structural O</w:t>
      </w:r>
      <w:r w:rsidR="005075EE" w:rsidRPr="00E9639F">
        <w:rPr>
          <w:rFonts w:ascii="Times New Roman" w:hAnsi="Times New Roman" w:cs="Times New Roman"/>
          <w:b/>
          <w:bCs/>
          <w:color w:val="000000" w:themeColor="text1"/>
          <w:sz w:val="24"/>
          <w:szCs w:val="24"/>
          <w:lang w:val="en-IN"/>
        </w:rPr>
        <w:t xml:space="preserve">bstacles </w:t>
      </w:r>
    </w:p>
    <w:p w14:paraId="53F203D5" w14:textId="77777777" w:rsidR="00E9639F" w:rsidRDefault="003E36DC" w:rsidP="000109B9">
      <w:pPr>
        <w:spacing w:line="360" w:lineRule="auto"/>
        <w:jc w:val="both"/>
        <w:rPr>
          <w:rFonts w:ascii="Times New Roman" w:eastAsia="Times New Roman" w:hAnsi="Times New Roman" w:cs="Times New Roman"/>
          <w:sz w:val="24"/>
          <w:szCs w:val="24"/>
          <w:lang w:val="en-IN" w:eastAsia="en-IN"/>
        </w:rPr>
      </w:pPr>
      <w:r w:rsidRPr="00E9639F">
        <w:rPr>
          <w:rFonts w:ascii="Times New Roman" w:hAnsi="Times New Roman" w:cs="Times New Roman"/>
          <w:color w:val="000000" w:themeColor="text1"/>
          <w:sz w:val="24"/>
          <w:szCs w:val="24"/>
          <w:lang w:val="en-IN"/>
        </w:rPr>
        <w:lastRenderedPageBreak/>
        <w:t xml:space="preserve">a. </w:t>
      </w:r>
      <w:r w:rsidR="005075EE" w:rsidRPr="00E9639F">
        <w:rPr>
          <w:rFonts w:ascii="Times New Roman" w:hAnsi="Times New Roman" w:cs="Times New Roman"/>
          <w:color w:val="000000" w:themeColor="text1"/>
          <w:sz w:val="24"/>
          <w:szCs w:val="24"/>
          <w:lang w:val="en-IN"/>
        </w:rPr>
        <w:t xml:space="preserve">Not all recycling is simple: E-waste recycling correctly is costly and difficult. Not all areas have the necessary infrastructure, and installing safe recycling systems might be too expensive in some locations. Even willing consumers lack good selections if there are no </w:t>
      </w:r>
      <w:r w:rsidR="00E9639F">
        <w:rPr>
          <w:rFonts w:ascii="Times New Roman" w:eastAsia="Times New Roman" w:hAnsi="Times New Roman" w:cs="Times New Roman"/>
          <w:sz w:val="24"/>
          <w:szCs w:val="24"/>
          <w:lang w:val="en-IN" w:eastAsia="en-IN"/>
        </w:rPr>
        <w:t>easy and reasonable priced solutions.</w:t>
      </w:r>
    </w:p>
    <w:p w14:paraId="0689E37D" w14:textId="77777777" w:rsidR="000109B9" w:rsidRPr="008A6E35" w:rsidRDefault="003E36DC" w:rsidP="00E9639F">
      <w:pPr>
        <w:spacing w:line="360" w:lineRule="auto"/>
        <w:jc w:val="both"/>
        <w:rPr>
          <w:rFonts w:ascii="Times New Roman" w:hAnsi="Times New Roman" w:cs="Times New Roman"/>
          <w:color w:val="000000" w:themeColor="text1"/>
          <w:sz w:val="24"/>
          <w:szCs w:val="24"/>
        </w:rPr>
      </w:pPr>
      <w:r w:rsidRPr="00E9639F">
        <w:rPr>
          <w:rFonts w:ascii="Times New Roman" w:hAnsi="Times New Roman" w:cs="Times New Roman"/>
          <w:color w:val="000000" w:themeColor="text1"/>
          <w:sz w:val="24"/>
          <w:szCs w:val="24"/>
          <w:lang w:val="en-IN"/>
        </w:rPr>
        <w:t xml:space="preserve">b. </w:t>
      </w:r>
      <w:r w:rsidR="005075EE" w:rsidRPr="00E9639F">
        <w:rPr>
          <w:rFonts w:ascii="Times New Roman" w:hAnsi="Times New Roman" w:cs="Times New Roman"/>
          <w:color w:val="000000" w:themeColor="text1"/>
          <w:sz w:val="24"/>
          <w:szCs w:val="24"/>
          <w:lang w:val="en-IN"/>
        </w:rPr>
        <w:t>The global trash trade involves the transfer of large amounts of e-waste from industrialised nations to developing nations, where recycling prices are lower and environmental restrictions may be less stringent. However, because of this change, e-waste is frequently handled in hazardous ways, endangering both local ecosystems and workers.</w:t>
      </w:r>
    </w:p>
    <w:p w14:paraId="72E8F578" w14:textId="339BB0C7" w:rsidR="001623B3" w:rsidRPr="001623B3" w:rsidRDefault="000109B9" w:rsidP="00E9639F">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VII. </w:t>
      </w:r>
      <w:proofErr w:type="gramStart"/>
      <w:r w:rsidR="0063526A">
        <w:rPr>
          <w:rFonts w:ascii="Times New Roman" w:hAnsi="Times New Roman" w:cs="Times New Roman"/>
          <w:b/>
          <w:bCs/>
          <w:color w:val="000000" w:themeColor="text1"/>
          <w:sz w:val="24"/>
          <w:szCs w:val="24"/>
        </w:rPr>
        <w:t xml:space="preserve">conclusion </w:t>
      </w:r>
      <w:r w:rsidR="001623B3" w:rsidRPr="001623B3">
        <w:rPr>
          <w:rFonts w:ascii="Times New Roman" w:hAnsi="Times New Roman" w:cs="Times New Roman"/>
          <w:b/>
          <w:bCs/>
          <w:color w:val="000000" w:themeColor="text1"/>
          <w:sz w:val="24"/>
          <w:szCs w:val="24"/>
        </w:rPr>
        <w:t>:</w:t>
      </w:r>
      <w:proofErr w:type="gramEnd"/>
    </w:p>
    <w:p w14:paraId="6E1DEC3C" w14:textId="77777777" w:rsidR="000109B9" w:rsidRPr="008A6E35" w:rsidRDefault="00D546CA" w:rsidP="004A5FBB">
      <w:pPr>
        <w:spacing w:line="360" w:lineRule="auto"/>
        <w:jc w:val="both"/>
        <w:rPr>
          <w:rFonts w:ascii="Times New Roman" w:hAnsi="Times New Roman" w:cs="Times New Roman"/>
          <w:color w:val="000000" w:themeColor="text1"/>
          <w:sz w:val="24"/>
          <w:szCs w:val="24"/>
        </w:rPr>
      </w:pPr>
      <w:r w:rsidRPr="008A2B9C">
        <w:rPr>
          <w:rFonts w:ascii="Times New Roman" w:hAnsi="Times New Roman" w:cs="Times New Roman"/>
          <w:color w:val="000000" w:themeColor="text1"/>
          <w:sz w:val="24"/>
          <w:szCs w:val="24"/>
        </w:rPr>
        <w:t xml:space="preserve">E-waste management in India stands at a critical juncture. While regulatory strides have been made, their efficacy is undermined by inadequate enforcement, infrastructural gaps, and limited public participation. A comparative glance reveals that India can benefit from the EU's producer-focused regime, Japan’s consumer accountability model, and China’s stringent ban on imports. </w:t>
      </w:r>
      <w:r w:rsidR="00B57CC3" w:rsidRPr="00B57CC3">
        <w:rPr>
          <w:rFonts w:ascii="Times New Roman" w:eastAsia="Times New Roman" w:hAnsi="Times New Roman" w:cs="Times New Roman"/>
          <w:sz w:val="24"/>
          <w:szCs w:val="24"/>
          <w:lang w:val="en-IN" w:eastAsia="en-IN"/>
        </w:rPr>
        <w:t xml:space="preserve">The effects of electronic waste on </w:t>
      </w:r>
      <w:r w:rsidR="00B57CC3">
        <w:rPr>
          <w:rFonts w:ascii="Times New Roman" w:eastAsia="Times New Roman" w:hAnsi="Times New Roman" w:cs="Times New Roman"/>
          <w:sz w:val="24"/>
          <w:szCs w:val="24"/>
          <w:lang w:val="en-IN" w:eastAsia="en-IN"/>
        </w:rPr>
        <w:t>biodiversity</w:t>
      </w:r>
      <w:r w:rsidR="00B57CC3" w:rsidRPr="00B57CC3">
        <w:rPr>
          <w:rFonts w:ascii="Times New Roman" w:eastAsia="Times New Roman" w:hAnsi="Times New Roman" w:cs="Times New Roman"/>
          <w:sz w:val="24"/>
          <w:szCs w:val="24"/>
          <w:lang w:val="en-IN" w:eastAsia="en-IN"/>
        </w:rPr>
        <w:t xml:space="preserve"> are extensive, influencing biodiversity, soil, water, and air quality. Reduction of these environmental impacts depends on efficient management and </w:t>
      </w:r>
      <w:proofErr w:type="gramStart"/>
      <w:r w:rsidR="00B57CC3" w:rsidRPr="00B57CC3">
        <w:rPr>
          <w:rFonts w:ascii="Times New Roman" w:eastAsia="Times New Roman" w:hAnsi="Times New Roman" w:cs="Times New Roman"/>
          <w:sz w:val="24"/>
          <w:szCs w:val="24"/>
          <w:lang w:val="en-IN" w:eastAsia="en-IN"/>
        </w:rPr>
        <w:t>recycling.</w:t>
      </w:r>
      <w:r w:rsidRPr="008A2B9C">
        <w:rPr>
          <w:rFonts w:ascii="Times New Roman" w:hAnsi="Times New Roman" w:cs="Times New Roman"/>
          <w:color w:val="000000" w:themeColor="text1"/>
          <w:sz w:val="24"/>
          <w:szCs w:val="24"/>
        </w:rPr>
        <w:t>The</w:t>
      </w:r>
      <w:proofErr w:type="gramEnd"/>
      <w:r w:rsidRPr="008A2B9C">
        <w:rPr>
          <w:rFonts w:ascii="Times New Roman" w:hAnsi="Times New Roman" w:cs="Times New Roman"/>
          <w:color w:val="000000" w:themeColor="text1"/>
          <w:sz w:val="24"/>
          <w:szCs w:val="24"/>
        </w:rPr>
        <w:t xml:space="preserve"> need of the hour is a hybrid model that integrates the informal sector, enhances consumer awareness, and ensures robust enforcement mechanisms.</w:t>
      </w:r>
    </w:p>
    <w:p w14:paraId="0CFCAC84" w14:textId="77777777" w:rsidR="00024EDA" w:rsidRPr="008A2B9C" w:rsidRDefault="00024EDA" w:rsidP="004A5FBB">
      <w:pPr>
        <w:spacing w:line="360" w:lineRule="auto"/>
        <w:jc w:val="both"/>
        <w:rPr>
          <w:rFonts w:ascii="Times New Roman" w:hAnsi="Times New Roman" w:cs="Times New Roman"/>
          <w:b/>
          <w:bCs/>
          <w:i/>
          <w:iCs/>
          <w:color w:val="000000" w:themeColor="text1"/>
          <w:sz w:val="24"/>
          <w:szCs w:val="24"/>
        </w:rPr>
      </w:pPr>
      <w:r w:rsidRPr="008A2B9C">
        <w:rPr>
          <w:rFonts w:ascii="Times New Roman" w:hAnsi="Times New Roman" w:cs="Times New Roman"/>
          <w:b/>
          <w:bCs/>
          <w:i/>
          <w:iCs/>
          <w:color w:val="000000" w:themeColor="text1"/>
          <w:sz w:val="24"/>
          <w:szCs w:val="24"/>
        </w:rPr>
        <w:t>References:</w:t>
      </w:r>
    </w:p>
    <w:sectPr w:rsidR="00024EDA" w:rsidRPr="008A2B9C" w:rsidSect="00034616">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072CF1" w14:textId="77777777" w:rsidR="008724B0" w:rsidRDefault="008724B0" w:rsidP="00AB07BB">
      <w:pPr>
        <w:spacing w:after="0" w:line="240" w:lineRule="auto"/>
      </w:pPr>
      <w:r>
        <w:separator/>
      </w:r>
    </w:p>
  </w:endnote>
  <w:endnote w:type="continuationSeparator" w:id="0">
    <w:p w14:paraId="0FB02062" w14:textId="77777777" w:rsidR="008724B0" w:rsidRDefault="008724B0" w:rsidP="00AB07BB">
      <w:pPr>
        <w:spacing w:after="0" w:line="240" w:lineRule="auto"/>
      </w:pPr>
      <w:r>
        <w:continuationSeparator/>
      </w:r>
    </w:p>
  </w:endnote>
  <w:endnote w:id="1">
    <w:p w14:paraId="189ACC36" w14:textId="77777777" w:rsidR="00AB07BB" w:rsidRPr="008A6E35" w:rsidRDefault="00AB07BB"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K9FY7dda","properties":{"formattedCitation":"\\uc0\\u8216{}Global E-Waste Monitor 2020\\uc0\\u8217{} ({\\i{}ITU}) &lt;https://www.itu.int:443/en/ITU-D/Environment/pages/spotlight/global-ewaste-monitor-2020.aspx&gt; accessed 3 August 2025.","plainCitation":"‘Global E-Waste Monitor 2020’ (ITU) &lt;https://www.itu.int:443/en/ITU-D/Environment/pages/spotlight/global-ewaste-monitor-2020.aspx&gt; accessed 3 August 2025.","noteIndex":1},"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Global E-Waste Monitor 2020’ (</w:t>
      </w:r>
      <w:r w:rsidRPr="008A6E35">
        <w:rPr>
          <w:rFonts w:ascii="Times New Roman" w:hAnsi="Times New Roman" w:cs="Times New Roman"/>
          <w:i/>
          <w:iCs/>
          <w:szCs w:val="24"/>
        </w:rPr>
        <w:t>ITU</w:t>
      </w:r>
      <w:r w:rsidRPr="008A6E35">
        <w:rPr>
          <w:rFonts w:ascii="Times New Roman" w:hAnsi="Times New Roman" w:cs="Times New Roman"/>
          <w:szCs w:val="24"/>
        </w:rPr>
        <w:t>) &lt;https://www.itu.int:443/en/ITU-D/Environment/pages/spotlight/global-ewaste-monitor-2020.aspx&gt; accessed 3 August 2025.</w:t>
      </w:r>
      <w:r w:rsidR="008D658A" w:rsidRPr="008A6E35">
        <w:rPr>
          <w:rFonts w:ascii="Times New Roman" w:hAnsi="Times New Roman" w:cs="Times New Roman"/>
        </w:rPr>
        <w:fldChar w:fldCharType="end"/>
      </w:r>
    </w:p>
  </w:endnote>
  <w:endnote w:id="2">
    <w:p w14:paraId="0598E167" w14:textId="77777777" w:rsidR="00ED677D" w:rsidRPr="008A6E35" w:rsidRDefault="00ED677D"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Pr="008A6E35">
        <w:rPr>
          <w:rFonts w:ascii="Times New Roman" w:hAnsi="Times New Roman" w:cs="Times New Roman"/>
        </w:rPr>
        <w:instrText xml:space="preserve"> ADDIN ZOTERO_ITEM CSL_CITATION {"citationID":"tIlxWciG","properties":{"formattedCitation":"\\uc0\\u8216{}MPPCB\\uc0\\u8217{} &lt;https://www.mppcb.mp.gov.in/Ewasteng.aspx&gt; accessed 3 August 2025.","plainCitation":"‘MPPCB’ &lt;https://www.mppcb.mp.gov.in/Ewasteng.aspx&gt; accessed 3 August 2025.","noteIndex":2},"citationItems":[{"id":3069,"uris":["http://zotero.org/users/7861523/items/MMF3QXKX"],"itemData":{"id":3069,"type":"webpage","title":"MPPCB","URL":"https://www.mppcb.mp.gov.in/Ewasteng.aspx","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MPPCB’ &lt;https://www.mppcb.mp.gov.in/Ewasteng.aspx&gt; accessed 3 August 2025.</w:t>
      </w:r>
      <w:r w:rsidR="008D658A" w:rsidRPr="008A6E35">
        <w:rPr>
          <w:rFonts w:ascii="Times New Roman" w:hAnsi="Times New Roman" w:cs="Times New Roman"/>
        </w:rPr>
        <w:fldChar w:fldCharType="end"/>
      </w:r>
    </w:p>
  </w:endnote>
  <w:endnote w:id="3">
    <w:p w14:paraId="550BDF38" w14:textId="77777777" w:rsidR="003C54B6" w:rsidRPr="008A6E35" w:rsidRDefault="003C54B6"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2XYxi8eS","properties":{"formattedCitation":"\\uc0\\u8216{}Global E-Waste Monitor 2020\\uc0\\u8217{} (n 1).","plainCitation":"‘Global E-Waste Monitor 2020’ (n 1).","noteIndex":3},"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008D658A" w:rsidRPr="008A6E35">
        <w:rPr>
          <w:rFonts w:ascii="Times New Roman" w:hAnsi="Times New Roman" w:cs="Times New Roman"/>
        </w:rPr>
        <w:fldChar w:fldCharType="separate"/>
      </w:r>
      <w:r w:rsidR="00BD4545" w:rsidRPr="008A6E35">
        <w:rPr>
          <w:rFonts w:ascii="Times New Roman" w:hAnsi="Times New Roman" w:cs="Times New Roman"/>
          <w:szCs w:val="24"/>
        </w:rPr>
        <w:t>‘Global E-Waste Monitor 2020’ (n 1).</w:t>
      </w:r>
      <w:r w:rsidR="008D658A" w:rsidRPr="008A6E35">
        <w:rPr>
          <w:rFonts w:ascii="Times New Roman" w:hAnsi="Times New Roman" w:cs="Times New Roman"/>
        </w:rPr>
        <w:fldChar w:fldCharType="end"/>
      </w:r>
    </w:p>
  </w:endnote>
  <w:endnote w:id="4">
    <w:p w14:paraId="437F4707" w14:textId="77777777" w:rsidR="003C54B6" w:rsidRPr="008A6E35" w:rsidRDefault="003C54B6"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k9g6D3FD","properties":{"formattedCitation":"\\uc0\\u8216{}Annual_Inventory2022-23.Pdf\\uc0\\u8217{} &lt;https://cpcb.nic.in/uploads/hwmd/Annual_Inventory2022-23.pdf&gt; accessed 3 August 2025.","plainCitation":"‘Annual_Inventory2022-23.Pdf’ &lt;https://cpcb.nic.in/uploads/hwmd/Annual_Inventory2022-23.pdf&gt; accessed 3 August 2025.","noteIndex":4},"citationItems":[{"id":3088,"uris":["http://zotero.org/users/7861523/items/5VH5GXVZ"],"itemData":{"id":3088,"type":"document","title":"Annual_Inventory2022-23.pdf","URL":"https://cpcb.nic.in/uploads/hwmd/Annual_Inventory2022-23.pdf","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Annual_Inventory2022-23.Pdf’ &lt;https://cpcb.nic.in/uploads/hwmd/Annual_Inventory2022-23.pdf&gt; accessed 3 August 2025.</w:t>
      </w:r>
      <w:r w:rsidR="008D658A" w:rsidRPr="008A6E35">
        <w:rPr>
          <w:rFonts w:ascii="Times New Roman" w:hAnsi="Times New Roman" w:cs="Times New Roman"/>
        </w:rPr>
        <w:fldChar w:fldCharType="end"/>
      </w:r>
    </w:p>
  </w:endnote>
  <w:endnote w:id="5">
    <w:p w14:paraId="04D4AFAA" w14:textId="77777777" w:rsidR="003C54B6" w:rsidRPr="008A6E35" w:rsidRDefault="003C54B6"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p7OZyhnd","properties":{"formattedCitation":"OITA US EPA, \\uc0\\u8216{}Cleaning Up Electronic Waste (E-Waste)\\uc0\\u8217{} (18 March 2014) &lt;https://www.epa.gov/international-cooperation/cleaning-electronic-waste-e-waste&gt; accessed 3 August 2025.","plainCitation":"OITA US EPA, ‘Cleaning Up Electronic Waste (E-Waste)’ (18 March 2014) &lt;https://www.epa.gov/international-cooperation/cleaning-electronic-waste-e-waste&gt; accessed 3 August 2025.","noteIndex":5},"citationItems":[{"id":3089,"uris":["http://zotero.org/users/7861523/items/QJU38533"],"itemData":{"id":3089,"type":"webpage","abstract":"While accurate data on the amount of e-waste being exported from the U.S. are not available, the United States government is concerned that these exports are being mismanaged abroad, causing serious public health and environmental hazards.","genre":"Overviews and Factsheets","language":"en","title":"Cleaning Up Electronic Waste (E-Waste)","URL":"https://www.epa.gov/international-cooperation/cleaning-electronic-waste-e-waste","author":[{"family":"US EPA","given":"OITA"}],"accessed":{"date-parts":[["2025",8,3]]},"issued":{"date-parts":[["2014",3,18]]}}}],"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OITA US EPA, ‘Cleaning Up Electronic Waste (E-Waste)’ (18 March 2014) &lt;https://www.epa.gov/international-cooperation/cleaning-electronic-waste-e-waste&gt; accessed 3 August 2025.</w:t>
      </w:r>
      <w:r w:rsidR="008D658A" w:rsidRPr="008A6E35">
        <w:rPr>
          <w:rFonts w:ascii="Times New Roman" w:hAnsi="Times New Roman" w:cs="Times New Roman"/>
        </w:rPr>
        <w:fldChar w:fldCharType="end"/>
      </w:r>
    </w:p>
  </w:endnote>
  <w:endnote w:id="6">
    <w:p w14:paraId="6E63B13F" w14:textId="77777777" w:rsidR="003C54B6" w:rsidRPr="008A6E35" w:rsidRDefault="003C54B6"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NAufQV4q","properties":{"formattedCitation":"\\uc0\\u8216{}\\uc0\\u12488{}\\uc0\\u12483{}\\uc0\\u12503{}\\uc0\\u8217{} ({\\i{}Ministry of the Environment, Government of Japan}) &lt;https://www.env.go.jp/en/index.html&gt; accessed 3 August 2025.","plainCitation":"‘</w:instrText>
      </w:r>
      <w:r w:rsidR="00BD4545" w:rsidRPr="008A6E35">
        <w:rPr>
          <w:rFonts w:ascii="Times New Roman" w:eastAsia="MS Mincho" w:hAnsi="MS Mincho" w:cs="Times New Roman"/>
        </w:rPr>
        <w:instrText>トップ</w:instrText>
      </w:r>
      <w:r w:rsidR="00BD4545" w:rsidRPr="008A6E35">
        <w:rPr>
          <w:rFonts w:ascii="Times New Roman" w:hAnsi="Times New Roman" w:cs="Times New Roman"/>
        </w:rPr>
        <w:instrText>’ (Ministry of the Environment, Government of Japan) &lt;https://www.env.go.jp/en/index.html&gt; accessed 3 August 2025.","noteIndex":6},"citationItems":[{"id":3091,"uris":["http://zotero.org/users/7861523/items/ZI9M7DG4"],"itemData":{"id":3091,"type":"webpage","abstract":"Official Website of the Ministry of the Environment, Japan. Environmental policies and related information are available.","container-title":"Ministry of the Environment, Government of Japan","language":"en","title":"</w:instrText>
      </w:r>
      <w:r w:rsidR="00BD4545" w:rsidRPr="008A6E35">
        <w:rPr>
          <w:rFonts w:ascii="Times New Roman" w:eastAsia="MS Mincho" w:hAnsi="MS Mincho" w:cs="Times New Roman"/>
        </w:rPr>
        <w:instrText>トップ</w:instrText>
      </w:r>
      <w:r w:rsidR="00BD4545" w:rsidRPr="008A6E35">
        <w:rPr>
          <w:rFonts w:ascii="Times New Roman" w:hAnsi="Times New Roman" w:cs="Times New Roman"/>
        </w:rPr>
        <w:instrText xml:space="preserve">","URL":"https://www.env.go.jp/en/index.html","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トップ’ (</w:t>
      </w:r>
      <w:r w:rsidRPr="008A6E35">
        <w:rPr>
          <w:rFonts w:ascii="Times New Roman" w:hAnsi="Times New Roman" w:cs="Times New Roman"/>
          <w:i/>
          <w:iCs/>
          <w:szCs w:val="24"/>
        </w:rPr>
        <w:t>Ministry of the Environment, Government of Japan</w:t>
      </w:r>
      <w:r w:rsidRPr="008A6E35">
        <w:rPr>
          <w:rFonts w:ascii="Times New Roman" w:hAnsi="Times New Roman" w:cs="Times New Roman"/>
          <w:szCs w:val="24"/>
        </w:rPr>
        <w:t>) &lt;https://www.env.go.jp/en/index.html&gt; accessed 3 August 2025.</w:t>
      </w:r>
      <w:r w:rsidR="008D658A" w:rsidRPr="008A6E35">
        <w:rPr>
          <w:rFonts w:ascii="Times New Roman" w:hAnsi="Times New Roman" w:cs="Times New Roman"/>
        </w:rPr>
        <w:fldChar w:fldCharType="end"/>
      </w:r>
    </w:p>
  </w:endnote>
  <w:endnote w:id="7">
    <w:p w14:paraId="0193A957" w14:textId="77777777" w:rsidR="003C54B6" w:rsidRPr="008A6E35" w:rsidRDefault="003C54B6"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mwWhMJIc","properties":{"formattedCitation":"\\uc0\\u8216{}Waste Statistics - Electrical and Electronic Equipment - Statistics Explained - Eurostat\\uc0\\u8217{} &lt;https://ec.europa.eu/eurostat/statistics-explained/index.php?title=Waste_statistics_-_electrical_and_electronic_equipment&gt; accessed 3 August 2025.","plainCitation":"‘Waste Statistics - Electrical and Electronic Equipment - Statistics Explained - Eurostat’ &lt;https://ec.europa.eu/eurostat/statistics-explained/index.php?title=Waste_statistics_-_electrical_and_electronic_equipment&gt; accessed 3 August 2025.","noteIndex":7},"citationItems":[{"id":3093,"uris":["http://zotero.org/users/7861523/items/J3LWTP8V"],"itemData":{"id":3093,"type":"webpage","title":"Waste statistics - electrical and electronic equipment - Statistics Explained - Eurostat","URL":"https://ec.europa.eu/eurostat/statistics-explained/index.php?title=Waste_statistics_-_electrical_and_electronic_equipment","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Waste Statistics - Electrical and Electronic Equipment - Statistics Explained - Eurostat’ &lt;https://ec.europa.eu/eurostat/statistics-explained/index.php?title=Waste_statistics_-_electrical_and_electronic_equipment&gt; accessed 3 August 2025.</w:t>
      </w:r>
      <w:r w:rsidR="008D658A" w:rsidRPr="008A6E35">
        <w:rPr>
          <w:rFonts w:ascii="Times New Roman" w:hAnsi="Times New Roman" w:cs="Times New Roman"/>
        </w:rPr>
        <w:fldChar w:fldCharType="end"/>
      </w:r>
    </w:p>
  </w:endnote>
  <w:endnote w:id="8">
    <w:p w14:paraId="18D40E01" w14:textId="77777777" w:rsidR="00A13855" w:rsidRPr="008A6E35" w:rsidRDefault="00A13855"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6AdQz0s2","properties":{"formattedCitation":"\\uc0\\u8216{}Recycling Has Gone up in Last 5 Years, but 67% of e-Waste Remains Unprocessed\\uc0\\u8217{} ({\\i{}The Indian Express}, 31 March 2023) &lt;https://indianexpress.com/article/world/climate-change/recycling-gone-up-last-5-years-67-e-waste-remains-unprocessed-8530613/&gt; accessed 3 August 2025.","plainCitation":"‘Recycling Has Gone up in Last 5 Years, but 67% of e-Waste Remains Unprocessed’ (The Indian Express, 31 March 2023) &lt;https://indianexpress.com/article/world/climate-change/recycling-gone-up-last-5-years-67-e-waste-remains-unprocessed-8530613/&gt; accessed 3 August 2025.","noteIndex":8},"citationItems":[{"id":3071,"uris":["http://zotero.org/users/7861523/items/Z5IPQQCD"],"itemData":{"id":3071,"type":"post-weblog","abstract":"Several agencies have said untreated e-waste also ends up in informal industries where children are employed to dismantle electronics. Exposure to chemicals such as lead and mercury can adversely affect children’s growth and development.","container-title":"The Indian Express","language":"en","title":"Recycling has gone up in last 5 years, but 67% of e-waste remains unprocessed","URL":"https://indianexpress.com/article/world/climate-change/recycling-gone-up-last-5-years-67-e-waste-remains-unprocessed-8530613/","accessed":{"date-parts":[["2025",8,3]]},"issued":{"date-parts":[["2023",3,31]]}}}],"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Recycling Has Gone up in Last 5 Years, but 67% of e-Waste Remains Unprocessed’ (</w:t>
      </w:r>
      <w:r w:rsidRPr="008A6E35">
        <w:rPr>
          <w:rFonts w:ascii="Times New Roman" w:hAnsi="Times New Roman" w:cs="Times New Roman"/>
          <w:i/>
          <w:iCs/>
          <w:szCs w:val="24"/>
        </w:rPr>
        <w:t>The Indian Express</w:t>
      </w:r>
      <w:r w:rsidRPr="008A6E35">
        <w:rPr>
          <w:rFonts w:ascii="Times New Roman" w:hAnsi="Times New Roman" w:cs="Times New Roman"/>
          <w:szCs w:val="24"/>
        </w:rPr>
        <w:t>, 31 March 2023) &lt;https://indianexpress.com/article/world/climate-change/recycling-gone-up-last-5-years-67-e-waste-remains-unprocessed-8530613/&gt; accessed 3 August 2025.</w:t>
      </w:r>
      <w:r w:rsidR="008D658A" w:rsidRPr="008A6E35">
        <w:rPr>
          <w:rFonts w:ascii="Times New Roman" w:hAnsi="Times New Roman" w:cs="Times New Roman"/>
        </w:rPr>
        <w:fldChar w:fldCharType="end"/>
      </w:r>
    </w:p>
  </w:endnote>
  <w:endnote w:id="9">
    <w:p w14:paraId="1A29F3F7" w14:textId="77777777" w:rsidR="00A13855" w:rsidRPr="008A6E35" w:rsidRDefault="00A13855"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o7kpHkkM","properties":{"formattedCitation":"\\uc0\\u8216{}Research Foundation For Science (18) v. Union Of India And Another, Supreme Court Of India, Judgment, Law, Casemine.Com\\uc0\\u8217{} ({\\i{}https://www.casemine.com}) &lt;https://www.casemine.com/judgement/in/5609adf3e4b01497114129da&gt; accessed 3 August 2025.","plainCitation":"‘Research Foundation For Science (18) v. Union Of India And Another, Supreme Court Of India, Judgment, Law, Casemine.Com’ (https://www.casemine.com) &lt;https://www.casemine.com/judgement/in/5609adf3e4b01497114129da&gt; accessed 3 August 2025.","noteIndex":9},"citationItems":[{"id":3073,"uris":["http://zotero.org/users/7861523/items/G6UFXAEY"],"itemData":{"id":3073,"type":"webpage","abstract":"Get free access to the complete judgment in Research Foundation For Science (18) v. Union Of India And Another on CaseMine.","container-title":"https://www.casemine.com","language":"en","title":"Research Foundation For Science (18) v. Union Of India And Another, Supreme Court Of India, Judgment, Law, casemine.com","URL":"https://www.casemine.com/judgement/in/5609adf3e4b01497114129da","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Research Foundation For Science (18) v. Union Of India And Another, Supreme Court Of India, Judgment, Law, Casemine.Com’ (</w:t>
      </w:r>
      <w:r w:rsidRPr="008A6E35">
        <w:rPr>
          <w:rFonts w:ascii="Times New Roman" w:hAnsi="Times New Roman" w:cs="Times New Roman"/>
          <w:i/>
          <w:iCs/>
          <w:szCs w:val="24"/>
        </w:rPr>
        <w:t>https://www.casemine.com</w:t>
      </w:r>
      <w:r w:rsidRPr="008A6E35">
        <w:rPr>
          <w:rFonts w:ascii="Times New Roman" w:hAnsi="Times New Roman" w:cs="Times New Roman"/>
          <w:szCs w:val="24"/>
        </w:rPr>
        <w:t>) &lt;https://www.casemine.com/judgement/in/5609adf3e4b01497114129da&gt; accessed 3 August 2025.</w:t>
      </w:r>
      <w:r w:rsidR="008D658A" w:rsidRPr="008A6E35">
        <w:rPr>
          <w:rFonts w:ascii="Times New Roman" w:hAnsi="Times New Roman" w:cs="Times New Roman"/>
        </w:rPr>
        <w:fldChar w:fldCharType="end"/>
      </w:r>
    </w:p>
  </w:endnote>
  <w:endnote w:id="10">
    <w:p w14:paraId="5681012A" w14:textId="77777777" w:rsidR="00C57A4A" w:rsidRPr="008A6E35" w:rsidRDefault="00C57A4A"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5mxmcc7t","properties":{"formattedCitation":"\\uc0\\u8216{}Toxics Link v. U.O.I. &amp; Ors., National Green Tribunal, Judgment, Law, Casemine.Com\\uc0\\u8217{} ({\\i{}https://www.casemine.com}) &lt;https://www.casemine.com/judgement/in/5b17d55b4a93267801004e7f&gt; accessed 3 August 2025.","plainCitation":"‘Toxics Link v. U.O.I. &amp; Ors., National Green Tribunal, Judgment, Law, Casemine.Com’ (https://www.casemine.com) &lt;https://www.casemine.com/judgement/in/5b17d55b4a93267801004e7f&gt; accessed 3 August 2025.","noteIndex":10},"citationItems":[{"id":3075,"uris":["http://zotero.org/users/7861523/items/RWPJGWS6"],"itemData":{"id":3075,"type":"webpage","abstract":"Get free access to the complete judgment in Toxics Link v. U.O.I. &amp; Ors. on CaseMine.","container-title":"https://www.casemine.com","language":"en","title":"Toxics Link v. U.O.I. &amp; Ors., National Green Tribunal, Judgment, Law, casemine.com","URL":"https://www.casemine.com/judgement/in/5b17d55b4a93267801004e7f","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Toxics Link v. U.O.I. &amp; Ors., National Green Tribunal, Judgment, Law, Casemine.Com’ (</w:t>
      </w:r>
      <w:r w:rsidRPr="008A6E35">
        <w:rPr>
          <w:rFonts w:ascii="Times New Roman" w:hAnsi="Times New Roman" w:cs="Times New Roman"/>
          <w:i/>
          <w:iCs/>
          <w:szCs w:val="24"/>
        </w:rPr>
        <w:t>https://www.casemine.com</w:t>
      </w:r>
      <w:r w:rsidRPr="008A6E35">
        <w:rPr>
          <w:rFonts w:ascii="Times New Roman" w:hAnsi="Times New Roman" w:cs="Times New Roman"/>
          <w:szCs w:val="24"/>
        </w:rPr>
        <w:t>) &lt;https://www.casemine.com/judgement/in/5b17d55b4a93267801004e7f&gt; accessed 3 August 2025.</w:t>
      </w:r>
      <w:r w:rsidR="008D658A" w:rsidRPr="008A6E35">
        <w:rPr>
          <w:rFonts w:ascii="Times New Roman" w:hAnsi="Times New Roman" w:cs="Times New Roman"/>
        </w:rPr>
        <w:fldChar w:fldCharType="end"/>
      </w:r>
    </w:p>
  </w:endnote>
  <w:endnote w:id="11">
    <w:p w14:paraId="2E1693D2" w14:textId="77777777" w:rsidR="00C57A4A" w:rsidRPr="008A6E35" w:rsidRDefault="00C57A4A"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7MgOy4Cn","properties":{"formattedCitation":"\\uc0\\u8216{}Directive - 2012/19 - EN - EUR-Lex\\uc0\\u8217{} &lt;https://eur-lex.europa.eu/eli/dir/2012/19/oj/eng&gt; accessed 3 August 2025.","plainCitation":"‘Directive - 2012/19 - EN - EUR-Lex’ &lt;https://eur-lex.europa.eu/eli/dir/2012/19/oj/eng&gt; accessed 3 August 2025.","noteIndex":11},"citationItems":[{"id":3077,"uris":["http://zotero.org/users/7861523/items/QRL6HJCS"],"itemData":{"id":3077,"type":"webpage","language":"en","note":"Doc ID: 32012L0019\nDoc Sector: 3\nDoc Title: Directive 2012/19/EU of the European Parliament and of the Council of 4 July 2012 on waste electrical and electronic equipment (WEEE) (recast) Text with EEA relevance\nDoc Type: L\nUsr_lan: en","title":"Directive - 2012/19 - EN - EUR-Lex","URL":"https://eur-lex.europa.eu/eli/dir/2012/19/oj/eng","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Directive - 2012/19 - EN - EUR-Lex’ &lt;https://eur-lex.europa.eu/eli/dir/2012/19/oj/eng&gt; accessed 3 August 2025.</w:t>
      </w:r>
      <w:r w:rsidR="008D658A" w:rsidRPr="008A6E35">
        <w:rPr>
          <w:rFonts w:ascii="Times New Roman" w:hAnsi="Times New Roman" w:cs="Times New Roman"/>
        </w:rPr>
        <w:fldChar w:fldCharType="end"/>
      </w:r>
    </w:p>
  </w:endnote>
  <w:endnote w:id="12">
    <w:p w14:paraId="33319C22" w14:textId="77777777" w:rsidR="00C57A4A" w:rsidRPr="008A6E35" w:rsidRDefault="00C57A4A"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96MpdLIT","properties":{"formattedCitation":"\\uc0\\u8216{}Directive 2011/65/EU of the European Parliament and of the Council of 8 June 2011 on the Restriction of the Use of Certain Hazardous Substances in Electrical and Electronic equipmentText with EEA Relevance\\uc0\\u8217{} &lt;https://eur-lex.europa.eu/LexUriServ/LexUriServ.do?uri=OJ:L:2011:174:0088:0110:en:PDF&gt; accessed 3 August 2025.","plainCitation":"‘Directive 2011/65/EU of the European Parliament and of the Council of 8 June 2011 on the Restriction of the Use of Certain Hazardous Substances in Electrical and Electronic equipmentText with EEA Relevance’ &lt;https://eur-lex.europa.eu/LexUriServ/LexUriServ.do?uri=OJ:L:2011:174:0088:0110:en:PDF&gt; accessed 3 August 2025.","noteIndex":12},"citationItems":[{"id":3079,"uris":["http://zotero.org/users/7861523/items/8KN3MPTB"],"itemData":{"id":3079,"type":"document","title":"Directive 2011/65/EU of the European Parliament and of the Council of 8 June 2011 on the restriction of the use of certain hazardous substances in electrical and electronic equipmentText with EEA relevance","URL":"https://eur-lex.europa.eu/LexUriServ/LexUriServ.do?uri=OJ:L:2011:174:0088:0110:en:PDF","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Directive 2011/65/EU of the European Parliament and of the Council of 8 June 2011 on the Restriction of the Use of Certain Hazardous Substances in Electrical and Electronic equipmentText with EEA Relevance’ &lt;https://eur-lex.europa.eu/LexUriServ/LexUriServ.do?uri=OJ:L:2011:174:0088:0110:en:PDF&gt; accessed 3 August 2025.</w:t>
      </w:r>
      <w:r w:rsidR="008D658A" w:rsidRPr="008A6E35">
        <w:rPr>
          <w:rFonts w:ascii="Times New Roman" w:hAnsi="Times New Roman" w:cs="Times New Roman"/>
        </w:rPr>
        <w:fldChar w:fldCharType="end"/>
      </w:r>
    </w:p>
  </w:endnote>
  <w:endnote w:id="13">
    <w:p w14:paraId="113F8AB6" w14:textId="77777777" w:rsidR="00C57A4A" w:rsidRPr="008A6E35" w:rsidRDefault="00C57A4A"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a73sPHc6","properties":{"formattedCitation":"State of California, \\uc0\\u8216{}Electronic Waste Recycling Statutes\\uc0\\u8217{} ({\\i{}CalRecycle Home Page}) &lt;https://calrecycle.ca.gov/electronics/statutes/&gt; accessed 3 August 2025.","plainCitation":"State of California, ‘Electronic Waste Recycling Statutes’ (CalRecycle Home Page) &lt;https://calrecycle.ca.gov/electronics/statutes/&gt; accessed 3 August 2025.","noteIndex":13},"citationItems":[{"id":3080,"uris":["http://zotero.org/users/7861523/items/CR6VFQC3"],"itemData":{"id":3080,"type":"webpage","abstract":"California enacted the Electronic Waste Recycling Act (Act) of 2003 to establish a funding system for the collection and recycling of certain electronic wastes.","container-title":"CalRecycle Home Page","language":"en","title":"Electronic Waste Recycling Statutes","URL":"https://calrecycle.ca.gov/electronics/statutes/","author":[{"family":"California","given":"State","dropping-particle":"of"}],"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State of California, ‘Electronic Waste Recycling Statutes’ (</w:t>
      </w:r>
      <w:r w:rsidRPr="008A6E35">
        <w:rPr>
          <w:rFonts w:ascii="Times New Roman" w:hAnsi="Times New Roman" w:cs="Times New Roman"/>
          <w:i/>
          <w:iCs/>
          <w:szCs w:val="24"/>
        </w:rPr>
        <w:t>CalRecycle Home Page</w:t>
      </w:r>
      <w:r w:rsidRPr="008A6E35">
        <w:rPr>
          <w:rFonts w:ascii="Times New Roman" w:hAnsi="Times New Roman" w:cs="Times New Roman"/>
          <w:szCs w:val="24"/>
        </w:rPr>
        <w:t>) &lt;https://calrecycle.ca.gov/electronics/statutes/&gt; accessed 3 August 2025.</w:t>
      </w:r>
      <w:r w:rsidR="008D658A" w:rsidRPr="008A6E35">
        <w:rPr>
          <w:rFonts w:ascii="Times New Roman" w:hAnsi="Times New Roman" w:cs="Times New Roman"/>
        </w:rPr>
        <w:fldChar w:fldCharType="end"/>
      </w:r>
    </w:p>
  </w:endnote>
  <w:endnote w:id="14">
    <w:p w14:paraId="4DB93119" w14:textId="77777777" w:rsidR="00C57A4A" w:rsidRPr="008A6E35" w:rsidRDefault="00C57A4A"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J2EK4Kwr","properties":{"formattedCitation":"Enviliance ASIA by EnviX Ltd, \\uc0\\u8216{}China WEEE | Enviliance ASIA\\uc0\\u8217{} ({\\i{}Enviliacne ASIA}) &lt;https://enviliance.com/regions/east-asia/cn/cn-waste/cn-weee&gt; accessed 3 August 2025.","plainCitation":"Enviliance ASIA by EnviX Ltd, ‘China WEEE | Enviliance ASIA’ (Enviliacne ASIA) &lt;https://enviliance.com/regions/east-asia/cn/cn-waste/cn-weee&gt; accessed 3 August 2025.","noteIndex":14},"citationItems":[{"id":3082,"uris":["http://zotero.org/users/7861523/items/3G2CQBD5"],"itemData":{"id":3082,"type":"post-weblog","abstract":"China, Regulations on Waste Electrical and Electronic ProductsOn February 25, 2009, the State Council of China issued the Regulation on the Management...","container-title":"Enviliacne ASIA","language":"en-US","title":"China WEEE | Enviliance ASIA","URL":"https://enviliance.com/regions/east-asia/cn/cn-waste/cn-weee","author":[{"family":"Ltd","given":"Enviliance ASIA by EnviX"}],"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Enviliance ASIA by EnviX Ltd, ‘China WEEE | Enviliance ASIA’ (</w:t>
      </w:r>
      <w:r w:rsidRPr="008A6E35">
        <w:rPr>
          <w:rFonts w:ascii="Times New Roman" w:hAnsi="Times New Roman" w:cs="Times New Roman"/>
          <w:i/>
          <w:iCs/>
          <w:szCs w:val="24"/>
        </w:rPr>
        <w:t>Enviliacne ASIA</w:t>
      </w:r>
      <w:r w:rsidRPr="008A6E35">
        <w:rPr>
          <w:rFonts w:ascii="Times New Roman" w:hAnsi="Times New Roman" w:cs="Times New Roman"/>
          <w:szCs w:val="24"/>
        </w:rPr>
        <w:t>) &lt;https://enviliance.com/regions/east-asia/cn/cn-waste/cn-weee&gt; accessed 3 August 2025.</w:t>
      </w:r>
      <w:r w:rsidR="008D658A" w:rsidRPr="008A6E35">
        <w:rPr>
          <w:rFonts w:ascii="Times New Roman" w:hAnsi="Times New Roman" w:cs="Times New Roman"/>
        </w:rPr>
        <w:fldChar w:fldCharType="end"/>
      </w:r>
    </w:p>
  </w:endnote>
  <w:endnote w:id="15">
    <w:p w14:paraId="549D62C6" w14:textId="77777777" w:rsidR="00C57A4A" w:rsidRPr="008A6E35" w:rsidRDefault="00C57A4A"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8nUngJ3Q","properties":{"formattedCitation":"\\uc0\\u8216{}Japanese Home Appliance Recycling Law | Panasonic Eco Technology Center (PETEC) | Panasonic Global\\uc0\\u8217{} &lt;https://panasonic.net/eco/petec/recycle/&gt; accessed 3 August 2025.","plainCitation":"‘Japanese Home Appliance Recycling Law | Panasonic Eco Technology Center (PETEC) | Panasonic Global’ &lt;https://panasonic.net/eco/petec/recycle/&gt; accessed 3 August 2025.","noteIndex":15},"citationItems":[{"id":3084,"uris":["http://zotero.org/users/7861523/items/K2MBYWIU"],"itemData":{"id":3084,"type":"webpage","title":"Japanese Home Appliance Recycling Law | Panasonic Eco Technology Center (PETEC) | Panasonic Global","URL":"https://panasonic.net/eco/petec/recycle/","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Japanese Home Appliance Recycling Law | Panasonic Eco Technology Center (PETEC) | Panasonic Global’ &lt;https://panasonic.net/eco/petec/recycle/&gt; accessed 3 August 2025.</w:t>
      </w:r>
      <w:r w:rsidR="008D658A" w:rsidRPr="008A6E35">
        <w:rPr>
          <w:rFonts w:ascii="Times New Roman" w:hAnsi="Times New Roman" w:cs="Times New Roman"/>
        </w:rPr>
        <w:fldChar w:fldCharType="end"/>
      </w:r>
    </w:p>
  </w:endnote>
  <w:endnote w:id="16">
    <w:p w14:paraId="34E325D7" w14:textId="77777777" w:rsidR="005A2DF6" w:rsidRPr="008A6E35" w:rsidRDefault="005A2DF6"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ewLCSwi0","properties":{"formattedCitation":"Business Standard, \\uc0\\u8216{}Global E-Waste Generation Rising 5 Times Faster than Recycling, Says UN\\uc0\\u8217{} (20 March 2024) &lt;https://www.business-standard.com/world-news/global-e-waste-generation-rising-5-times-faster-than-recycling-says-un-124032000940_1.html&gt; accessed 3 August 2025.","plainCitation":"Business Standard, ‘Global E-Waste Generation Rising 5 Times Faster than Recycling, Says UN’ (20 March 2024) &lt;https://www.business-standard.com/world-news/global-e-waste-generation-rising-5-times-faster-than-recycling-says-un-124032000940_1.html&gt; accessed 3 August 2025.","noteIndex":16},"citationItems":[{"id":3095,"uris":["http://zotero.org/users/7861523/items/UE5JRDQ2"],"itemData":{"id":3095,"type":"webpage","abstract":"The world's electronic waste generation is increasing five times faster than documented e-waste recycling, according to the United Nation's fourth Global E-waste Monitor (GEM) report released on Wednesday.","language":"en-US","title":"Global e-waste generation rising 5 times faster than recycling, says UN","URL":"https://www.business-standard.com/world-news/global-e-waste-generation-rising-5-times-faster-than-recycling-says-un-124032000940_1.html","author":[{"family":"Standard","given":"Business"}],"accessed":{"date-parts":[["2025",8,3]]},"issued":{"date-parts":[["2024",3,20]]}}}],"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Business Standard, ‘Global E-Waste Generation Rising 5 Times Faster than Recycling, Says UN’ (20 March 2024) &lt;https://www.business-standard.com/world-news/global-e-waste-generation-rising-5-times-faster-than-recycling-says-un-124032000940_1.html&gt; accessed 3 August 2025.</w:t>
      </w:r>
      <w:r w:rsidR="008D658A" w:rsidRPr="008A6E35">
        <w:rPr>
          <w:rFonts w:ascii="Times New Roman" w:hAnsi="Times New Roman" w:cs="Times New Roman"/>
        </w:rPr>
        <w:fldChar w:fldCharType="end"/>
      </w:r>
    </w:p>
  </w:endnote>
  <w:endnote w:id="17">
    <w:p w14:paraId="092F6FC4" w14:textId="77777777" w:rsidR="005A2DF6" w:rsidRPr="008A6E35" w:rsidRDefault="005A2DF6"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VpvG0zbh","properties":{"formattedCitation":"chrisdh79, \\uc0\\u8216{}AI-Powered Robotics Project Could Revolutionize Electronic Waste Recycling | By 2030, Global Generation of e-Waste Will Reach 74.7-82 Million Metric Tons\\uc0\\u8217{} &lt;https://www.reddit.com/r/Futurology/comments/1ij0ly8/aipowered_robotics_project_could_revolutionize/&gt; accessed 3 August 2025.","plainCitation":"chrisdh79, ‘AI-Powered Robotics Project Could Revolutionize Electronic Waste Recycling | By 2030, Global Generation of e-Waste Will Reach 74.7-82 Million Metric Tons’ &lt;https://www.reddit.com/r/Futurology/comments/1ij0ly8/aipowered_robotics_project_could_revolutionize/&gt; accessed 3 August 2025.","noteIndex":17},"citationItems":[{"id":3099,"uris":["http://zotero.org/users/7861523/items/7Z25ANZB"],"itemData":{"id":3099,"type":"post","container-title":"r/Futurology","genre":"Reddit Post","title":"AI-powered robotics project could revolutionize electronic waste recycling | By 2030, global generation of e-waste will reach 74.7-82 million metric tons","URL":"https://www.reddit.com/r/Futurology/comments/1ij0ly8/aipowered_robotics_project_could_revolutionize/","author":[{"family":"chrisdh79","given":""}],"accessed":{"date-parts":[["2025",8,3]]},"issued":{"date-parts":[["2025",2,6]]}}}],"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chrisdh79, ‘AI-Powered Robotics Project Could Revolutionize Electronic Waste Recycling | By 2030, Global Generation of e-Waste Will Reach 74.7-82 Million Metric Tons’ &lt;https://www.reddit.com/r/Futurology/comments/1ij0ly8/aipowered_robotics_project_could_revolutionize/&gt; accessed 3 August 2025.</w:t>
      </w:r>
      <w:r w:rsidR="008D658A" w:rsidRPr="008A6E35">
        <w:rPr>
          <w:rFonts w:ascii="Times New Roman" w:hAnsi="Times New Roman" w:cs="Times New Roman"/>
        </w:rPr>
        <w:fldChar w:fldCharType="end"/>
      </w:r>
    </w:p>
  </w:endnote>
  <w:endnote w:id="18">
    <w:p w14:paraId="7BDF70B1" w14:textId="77777777" w:rsidR="00C27631" w:rsidRPr="008A6E35" w:rsidRDefault="00C27631"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yl4oOcot","properties":{"formattedCitation":"\\uc0\\u8216{}India\\uc0\\u8217{}s e-Waste Time Bomb: As Volumes Surge, Gaps in Recycling Widen\\uc0\\u8217{} {\\i{}The Times of India} (23 June 2025) &lt;https://timesofindia.indiatimes.com/city/delhi/indias-e-waste-time-bomb-as-volumes-surge-gaps-in-recycling-widen/articleshow/122028419.cms?utm_source=chatgpt.com&gt; accessed 3 August 2025.","plainCitation":"‘India’s e-Waste Time Bomb: As Volumes Surge, Gaps in Recycling Widen’ The Times of India (23 June 2025) &lt;https://timesofindia.indiatimes.com/city/delhi/indias-e-waste-time-bomb-as-volumes-surge-gaps-in-recycling-widen/articleshow/122028419.cms?utm_source=chatgpt.com&gt; accessed 3 August 2025.","noteIndex":18},"citationItems":[{"id":3111,"uris":["http://zotero.org/users/7861523/items/5JL3N298"],"itemData":{"id":3111,"type":"article-newspaper","abstract":"India grapples with a surging e-waste crisis, generating over 1.6 million metric tonnes annually, growing at 23%. Informal sectors handle 95% of this,","container-title":"The Times of India","ISSN":"0971-8257","source":"The Economic Times - The Times of India","title":"India’s e-waste time bomb: As volumes surge, gaps in recycling widen","title-short":"India’s e-waste time bomb","URL":"https://timesofindia.indiatimes.com/city/delhi/indias-e-waste-time-bomb-as-volumes-surge-gaps-in-recycling-widen/articleshow/122028419.cms?utm_source=chatgpt.com","accessed":{"date-parts":[["2025",8,3]]},"issued":{"date-parts":[["2025",6,23]]}}}],"schema":"https://github.com/citation-style-language/schema/raw/master/csl-citation.json"} </w:instrText>
      </w:r>
      <w:r w:rsidR="008D658A" w:rsidRPr="008A6E35">
        <w:rPr>
          <w:rFonts w:ascii="Times New Roman" w:hAnsi="Times New Roman" w:cs="Times New Roman"/>
        </w:rPr>
        <w:fldChar w:fldCharType="separate"/>
      </w:r>
      <w:r w:rsidR="00BD4545" w:rsidRPr="008A6E35">
        <w:rPr>
          <w:rFonts w:ascii="Times New Roman" w:hAnsi="Times New Roman" w:cs="Times New Roman"/>
          <w:szCs w:val="24"/>
        </w:rPr>
        <w:t xml:space="preserve">‘India’s e-Waste Time Bomb: As Volumes Surge, Gaps in Recycling Widen’ </w:t>
      </w:r>
      <w:r w:rsidR="00BD4545" w:rsidRPr="008A6E35">
        <w:rPr>
          <w:rFonts w:ascii="Times New Roman" w:hAnsi="Times New Roman" w:cs="Times New Roman"/>
          <w:i/>
          <w:iCs/>
          <w:szCs w:val="24"/>
        </w:rPr>
        <w:t>The Times of India</w:t>
      </w:r>
      <w:r w:rsidR="00BD4545" w:rsidRPr="008A6E35">
        <w:rPr>
          <w:rFonts w:ascii="Times New Roman" w:hAnsi="Times New Roman" w:cs="Times New Roman"/>
          <w:szCs w:val="24"/>
        </w:rPr>
        <w:t xml:space="preserve"> (23 June 2025) &lt;https://timesofindia.indiatimes.com/city/delhi/indias-e-waste-time-bomb-as-volumes-surge-gaps-in-recycling-widen/articleshow/122028419.cms?utm_source=chatgpt.com&gt; accessed 3 August 2025.</w:t>
      </w:r>
      <w:r w:rsidR="008D658A" w:rsidRPr="008A6E35">
        <w:rPr>
          <w:rFonts w:ascii="Times New Roman" w:hAnsi="Times New Roman" w:cs="Times New Roman"/>
        </w:rPr>
        <w:fldChar w:fldCharType="end"/>
      </w:r>
    </w:p>
  </w:endnote>
  <w:endnote w:id="19">
    <w:p w14:paraId="45F322DF" w14:textId="77777777" w:rsidR="00C51AFC" w:rsidRPr="008A6E35" w:rsidRDefault="00C51AFC"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25WWk5zQ","properties":{"formattedCitation":"\\uc0\\u8216{}17 Shocking E-Waste Statistics In 2025 - TheRoundup\\uc0\\u8217{} (12 August 2021) &lt;https://theroundup.org/global-e-waste-statistics/&gt; accessed 3 August 2025.","plainCitation":"‘17 Shocking E-Waste Statistics In 2025 - TheRoundup’ (12 August 2021) &lt;https://theroundup.org/global-e-waste-statistics/&gt; accessed 3 August 2025.","noteIndex":19},"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008D658A" w:rsidRPr="008A6E35">
        <w:rPr>
          <w:rFonts w:ascii="Times New Roman" w:hAnsi="Times New Roman" w:cs="Times New Roman"/>
        </w:rPr>
        <w:fldChar w:fldCharType="separate"/>
      </w:r>
      <w:r w:rsidR="00BD4545" w:rsidRPr="008A6E35">
        <w:rPr>
          <w:rFonts w:ascii="Times New Roman" w:hAnsi="Times New Roman" w:cs="Times New Roman"/>
          <w:szCs w:val="24"/>
        </w:rPr>
        <w:t>‘17 Shocking E-Waste Statistics In 2025 - TheRoundup’ (12 August 2021) &lt;https://theroundup.org/global-e-waste-statistics/&gt; accessed 3 August 2025.</w:t>
      </w:r>
      <w:r w:rsidR="008D658A" w:rsidRPr="008A6E35">
        <w:rPr>
          <w:rFonts w:ascii="Times New Roman" w:hAnsi="Times New Roman" w:cs="Times New Roman"/>
        </w:rPr>
        <w:fldChar w:fldCharType="end"/>
      </w:r>
    </w:p>
  </w:endnote>
  <w:endnote w:id="20">
    <w:p w14:paraId="1B8DA67F" w14:textId="77777777" w:rsidR="00C51AFC" w:rsidRPr="008A6E35" w:rsidRDefault="00C51AFC"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j7k5dTnl","properties":{"formattedCitation":"ibid.","plainCitation":"ibid.","noteIndex":20},"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rPr>
        <w:t>ibid.</w:t>
      </w:r>
      <w:r w:rsidR="008D658A" w:rsidRPr="008A6E35">
        <w:rPr>
          <w:rFonts w:ascii="Times New Roman" w:hAnsi="Times New Roman" w:cs="Times New Roman"/>
        </w:rPr>
        <w:fldChar w:fldCharType="end"/>
      </w:r>
    </w:p>
  </w:endnote>
  <w:endnote w:id="21">
    <w:p w14:paraId="243915AE" w14:textId="77777777" w:rsidR="002F7982" w:rsidRPr="008A6E35" w:rsidRDefault="002F7982"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GBl4AZMi","properties":{"formattedCitation":"\\uc0\\u8216{}Global E-Waste Monitor 2020\\uc0\\u8217{} (n 1).","plainCitation":"‘Global E-Waste Monitor 2020’ (n 1).","noteIndex":21},"citationItems":[{"id":3063,"uris":["http://zotero.org/users/7861523/items/SRSPW8RM"],"itemData":{"id":3063,"type":"webpage","container-title":"ITU","language":"en-GB","title":"Global E-waste Monitor 2020","URL":"https://www.itu.int:443/en/ITU-D/Environment/pages/spotlight/global-ewaste-monitor-2020.aspx","accessed":{"date-parts":[["2025",8,3]]}}}],"schema":"https://github.com/citation-style-language/schema/raw/master/csl-citation.json"} </w:instrText>
      </w:r>
      <w:r w:rsidR="008D658A" w:rsidRPr="008A6E35">
        <w:rPr>
          <w:rFonts w:ascii="Times New Roman" w:hAnsi="Times New Roman" w:cs="Times New Roman"/>
        </w:rPr>
        <w:fldChar w:fldCharType="separate"/>
      </w:r>
      <w:r w:rsidR="00BD4545" w:rsidRPr="008A6E35">
        <w:rPr>
          <w:rFonts w:ascii="Times New Roman" w:hAnsi="Times New Roman" w:cs="Times New Roman"/>
          <w:szCs w:val="24"/>
        </w:rPr>
        <w:t>‘Global E-Waste Monitor 2020’ (n 1).</w:t>
      </w:r>
      <w:r w:rsidR="008D658A" w:rsidRPr="008A6E35">
        <w:rPr>
          <w:rFonts w:ascii="Times New Roman" w:hAnsi="Times New Roman" w:cs="Times New Roman"/>
        </w:rPr>
        <w:fldChar w:fldCharType="end"/>
      </w:r>
    </w:p>
  </w:endnote>
  <w:endnote w:id="22">
    <w:p w14:paraId="3D0168E3" w14:textId="77777777" w:rsidR="002F7982" w:rsidRPr="008A6E35" w:rsidRDefault="002F7982"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Wsa180Tl","properties":{"formattedCitation":"\\uc0\\u8216{}17 Shocking E-Waste Statistics In 2025 - TheRoundup\\uc0\\u8217{} (n 19).","plainCitation":"‘17 Shocking E-Waste Statistics In 2025 - TheRoundup’ (n 19).","noteIndex":22},"citationItems":[{"id":3105,"uris":["http://zotero.org/users/7861523/items/ATGR4FPL"],"itemData":{"id":3105,"type":"post-weblog","abstract":"Latest E-waste Data and Statistics reveal the shocking impact of electronic waste on human health and the planet. Most people don't know that...","language":"en-US","note":"section: Statistics","title":"17 Shocking E-Waste Statistics In 2025 - TheRoundup","URL":"https://theroundup.org/global-e-waste-statistics/","accessed":{"date-parts":[["2025",8,3]]},"issued":{"date-parts":[["2021",8,12]]}}}],"schema":"https://github.com/citation-style-language/schema/raw/master/csl-citation.json"} </w:instrText>
      </w:r>
      <w:r w:rsidR="008D658A" w:rsidRPr="008A6E35">
        <w:rPr>
          <w:rFonts w:ascii="Times New Roman" w:hAnsi="Times New Roman" w:cs="Times New Roman"/>
        </w:rPr>
        <w:fldChar w:fldCharType="separate"/>
      </w:r>
      <w:r w:rsidR="00BD4545" w:rsidRPr="008A6E35">
        <w:rPr>
          <w:rFonts w:ascii="Times New Roman" w:hAnsi="Times New Roman" w:cs="Times New Roman"/>
          <w:szCs w:val="24"/>
        </w:rPr>
        <w:t>‘17 Shocking E-Waste Statistics In 2025 - TheRoundup’ (n 19).</w:t>
      </w:r>
      <w:r w:rsidR="008D658A" w:rsidRPr="008A6E35">
        <w:rPr>
          <w:rFonts w:ascii="Times New Roman" w:hAnsi="Times New Roman" w:cs="Times New Roman"/>
        </w:rPr>
        <w:fldChar w:fldCharType="end"/>
      </w:r>
    </w:p>
  </w:endnote>
  <w:endnote w:id="23">
    <w:p w14:paraId="7A219A89" w14:textId="77777777" w:rsidR="00B969A2" w:rsidRPr="008A6E35" w:rsidRDefault="00B969A2"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eA7WtNbS","properties":{"formattedCitation":"\\uc0\\u8216{}Recycling Has Gone up in Last 5 Years, but 67% of e-Waste Remains Unprocessed\\uc0\\u8217{} (n 8).","plainCitation":"‘Recycling Has Gone up in Last 5 Years, but 67% of e-Waste Remains Unprocessed’ (n 8).","noteIndex":23},"citationItems":[{"id":3071,"uris":["http://zotero.org/users/7861523/items/Z5IPQQCD"],"itemData":{"id":3071,"type":"post-weblog","abstract":"Several agencies have said untreated e-waste also ends up in informal industries where children are employed to dismantle electronics. Exposure to chemicals such as lead and mercury can adversely affect children’s growth and development.","container-title":"The Indian Express","language":"en","title":"Recycling has gone up in last 5 years, but 67% of e-waste remains unprocessed","URL":"https://indianexpress.com/article/world/climate-change/recycling-gone-up-last-5-years-67-e-waste-remains-unprocessed-8530613/","accessed":{"date-parts":[["2025",8,3]]},"issued":{"date-parts":[["2023",3,31]]}}}],"schema":"https://github.com/citation-style-language/schema/raw/master/csl-citation.json"} </w:instrText>
      </w:r>
      <w:r w:rsidR="008D658A" w:rsidRPr="008A6E35">
        <w:rPr>
          <w:rFonts w:ascii="Times New Roman" w:hAnsi="Times New Roman" w:cs="Times New Roman"/>
        </w:rPr>
        <w:fldChar w:fldCharType="separate"/>
      </w:r>
      <w:r w:rsidR="00BD4545" w:rsidRPr="008A6E35">
        <w:rPr>
          <w:rFonts w:ascii="Times New Roman" w:hAnsi="Times New Roman" w:cs="Times New Roman"/>
          <w:szCs w:val="24"/>
        </w:rPr>
        <w:t>‘Recycling Has Gone up in Last 5 Years, but 67% of e-Waste Remains Unprocessed’ (n 8).</w:t>
      </w:r>
      <w:r w:rsidR="008D658A" w:rsidRPr="008A6E35">
        <w:rPr>
          <w:rFonts w:ascii="Times New Roman" w:hAnsi="Times New Roman" w:cs="Times New Roman"/>
        </w:rPr>
        <w:fldChar w:fldCharType="end"/>
      </w:r>
    </w:p>
  </w:endnote>
  <w:endnote w:id="24">
    <w:p w14:paraId="7632844F" w14:textId="77777777" w:rsidR="00B969A2" w:rsidRPr="008A6E35" w:rsidRDefault="00B969A2"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KxdE5aH1","properties":{"formattedCitation":"ewastemonitor, \\uc0\\u8216{}The Global E-Waste Monitor 2024\\uc0\\u8217{} ({\\i{}E-Waste Monitor}, 20 March 2024) &lt;https://ewastemonitor.info/the-global-e-waste-monitor-2024/&gt; accessed 3 August 2025.","plainCitation":"ewastemonitor, ‘The Global E-Waste Monitor 2024’ (E-Waste Monitor, 20 March 2024) &lt;https://ewastemonitor.info/the-global-e-waste-monitor-2024/&gt; accessed 3 August 2025.","noteIndex":24},"citationItems":[{"id":3113,"uris":["http://zotero.org/users/7861523/items/H8AG6FR5"],"itemData":{"id":3113,"type":"post-weblog","abstract":"The global E-waste Monitor 2024 – Electronic Waste Rising Five Times Faster than Documented E-waste Recycling: UN Geneva / Bonn - The world’s generation of","container-title":"E-Waste Monitor","language":"en-US","title":"The Global E-waste Monitor 2024","URL":"https://ewastemonitor.info/the-global-e-waste-monitor-2024/","author":[{"family":"ewastemonitor","given":""}],"accessed":{"date-parts":[["2025",8,3]]},"issued":{"date-parts":[["2024",3,20]]}}}],"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ewastemonitor, ‘The Global E-Waste Monitor 2024’ (</w:t>
      </w:r>
      <w:r w:rsidRPr="008A6E35">
        <w:rPr>
          <w:rFonts w:ascii="Times New Roman" w:hAnsi="Times New Roman" w:cs="Times New Roman"/>
          <w:i/>
          <w:iCs/>
          <w:szCs w:val="24"/>
        </w:rPr>
        <w:t>E-Waste Monitor</w:t>
      </w:r>
      <w:r w:rsidRPr="008A6E35">
        <w:rPr>
          <w:rFonts w:ascii="Times New Roman" w:hAnsi="Times New Roman" w:cs="Times New Roman"/>
          <w:szCs w:val="24"/>
        </w:rPr>
        <w:t>, 20 March 2024) &lt;https://ewastemonitor.info/the-global-e-waste-monitor-2024/&gt; accessed 3 August 2025.</w:t>
      </w:r>
      <w:r w:rsidR="008D658A" w:rsidRPr="008A6E35">
        <w:rPr>
          <w:rFonts w:ascii="Times New Roman" w:hAnsi="Times New Roman" w:cs="Times New Roman"/>
        </w:rPr>
        <w:fldChar w:fldCharType="end"/>
      </w:r>
    </w:p>
  </w:endnote>
  <w:endnote w:id="25">
    <w:p w14:paraId="0B0AC55C" w14:textId="77777777" w:rsidR="00B969A2" w:rsidRPr="008A6E35" w:rsidRDefault="00B969A2"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zPIKNWzO","properties":{"formattedCitation":"\\uc0\\u8216{}Electronic Waste (E-Waste) Recycling and Disposal Market 2025\\uc0\\u8217{} &lt;https://semiconductorinsight.com/report/global-electronic-waste-e-waste-recycling-and-disposal-market/?utm_source=chatgpt.com&gt; accessed 3 August 2025.","plainCitation":"‘Electronic Waste (E-Waste) Recycling and Disposal Market 2025’ &lt;https://semiconductorinsight.com/report/global-electronic-waste-e-waste-recycling-and-disposal-market/?utm_source=chatgpt.com&gt; accessed 3 August 2025.","noteIndex":25},"citationItems":[{"id":3115,"uris":["http://zotero.org/users/7861523/items/M4N2SNJ4"],"itemData":{"id":3115,"type":"webpage","title":"Electronic Waste (E-Waste) Recycling and Disposal Market 2025","URL":"https://semiconductorinsight.com/report/global-electronic-waste-e-waste-recycling-and-disposal-market/?utm_source=chatgpt.com","accessed":{"date-parts":[["2025",8,3]]}}}],"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Electronic Waste (E-Waste) Recycling and Disposal Market 2025’ &lt;https://semiconductorinsight.com/report/global-electronic-waste-e-waste-recycling-and-disposal-market/?utm_source=chatgpt.com&gt; accessed 3 August 2025.</w:t>
      </w:r>
      <w:r w:rsidR="008D658A" w:rsidRPr="008A6E35">
        <w:rPr>
          <w:rFonts w:ascii="Times New Roman" w:hAnsi="Times New Roman" w:cs="Times New Roman"/>
        </w:rPr>
        <w:fldChar w:fldCharType="end"/>
      </w:r>
    </w:p>
  </w:endnote>
  <w:endnote w:id="26">
    <w:p w14:paraId="37421B3C" w14:textId="77777777" w:rsidR="00297A85" w:rsidRPr="008A6E35" w:rsidRDefault="00297A85"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008D658A" w:rsidRPr="008A6E35">
        <w:rPr>
          <w:rFonts w:ascii="Times New Roman" w:hAnsi="Times New Roman" w:cs="Times New Roman"/>
        </w:rPr>
        <w:fldChar w:fldCharType="begin"/>
      </w:r>
      <w:r w:rsidR="00BD4545" w:rsidRPr="008A6E35">
        <w:rPr>
          <w:rFonts w:ascii="Times New Roman" w:hAnsi="Times New Roman" w:cs="Times New Roman"/>
        </w:rPr>
        <w:instrText xml:space="preserve"> ADDIN ZOTERO_ITEM CSL_CITATION {"citationID":"R10h45Sa","properties":{"formattedCitation":"\\uc0\\u8216{}Electronic Waste in Japan\\uc0\\u8217{}, , {\\i{}Wikipedia} (2024) &lt;https://en.wikipedia.org/w/index.php?title=Electronic_waste_in_Japan&amp;oldid=1227597710&gt; accessed 3 August 2025.","plainCitation":"‘Electronic Waste in Japan’, , Wikipedia (2024) &lt;https://en.wikipedia.org/w/index.php?title=Electronic_waste_in_Japan&amp;oldid=1227597710&gt; accessed 3 August 2025.","noteIndex":26},"citationItems":[{"id":3117,"uris":["http://zotero.org/users/7861523/items/SAKR2CFQ"],"itemData":{"id":3117,"type":"entry-encyclopedia","abstract":"Electronic waste in Japan is a major environmental issue. Although Japan was one of the first countries to implement an electronic waste recycling program, it is still having serious issues. In this day and age, e-waste disposal has become of major importance due to the increasing demand for electronics on a worldwide scale. In 2013, the Japanese government reported that roughly 550 thousand tonnes (540,000 long tons; 610,000 short tons) of e-waste was collected and treated in Japan, which only equates to about 24-30% of total e-waste. Not only does e-waste harm the environment if untreated, it also becomes a fiscal loss due to the material lost that could have been salvaged.\nMuch of Japan's e-waste is actually exported to neighboring countries. By developing new recycling initiatives, Japan can turn trash into treasure and help the environment at the same time. These recycling initiatives are important because handling e-waste is not an easy process, or a safe one. Over the years, Japan has been working to develop safe and efficient waste management programs to handle this e-waste. Despite these efforts, there have still been serious problems surrounding the environmental and health issues regarding e-waste in Japan.","container-title":"Wikipedia","language":"en","license":"Creative Commons Attribution-ShareAlike License","note":"Page Version ID: 1227597710","source":"Wikipedia","title":"Electronic waste in Japan","URL":"https://en.wikipedia.org/w/index.php?title=Electronic_waste_in_Japan&amp;oldid=1227597710","accessed":{"date-parts":[["2025",8,3]]},"issued":{"date-parts":[["2024",6,6]]}}}],"schema":"https://github.com/citation-style-language/schema/raw/master/csl-citation.json"} </w:instrText>
      </w:r>
      <w:r w:rsidR="008D658A" w:rsidRPr="008A6E35">
        <w:rPr>
          <w:rFonts w:ascii="Times New Roman" w:hAnsi="Times New Roman" w:cs="Times New Roman"/>
        </w:rPr>
        <w:fldChar w:fldCharType="separate"/>
      </w:r>
      <w:r w:rsidRPr="008A6E35">
        <w:rPr>
          <w:rFonts w:ascii="Times New Roman" w:hAnsi="Times New Roman" w:cs="Times New Roman"/>
          <w:szCs w:val="24"/>
        </w:rPr>
        <w:t xml:space="preserve">‘Electronic Waste in Japan’, , </w:t>
      </w:r>
      <w:r w:rsidRPr="008A6E35">
        <w:rPr>
          <w:rFonts w:ascii="Times New Roman" w:hAnsi="Times New Roman" w:cs="Times New Roman"/>
          <w:i/>
          <w:iCs/>
          <w:szCs w:val="24"/>
        </w:rPr>
        <w:t>Wikipedia</w:t>
      </w:r>
      <w:r w:rsidRPr="008A6E35">
        <w:rPr>
          <w:rFonts w:ascii="Times New Roman" w:hAnsi="Times New Roman" w:cs="Times New Roman"/>
          <w:szCs w:val="24"/>
        </w:rPr>
        <w:t xml:space="preserve"> (2024) &lt;https://en.wikipedia.org/w/index.php?title=Electronic_waste_in_Japan&amp;oldid=1227597710&gt; accessed 3 August 2025.</w:t>
      </w:r>
      <w:r w:rsidR="008D658A" w:rsidRPr="008A6E35">
        <w:rPr>
          <w:rFonts w:ascii="Times New Roman" w:hAnsi="Times New Roman" w:cs="Times New Roman"/>
        </w:rPr>
        <w:fldChar w:fldCharType="end"/>
      </w:r>
    </w:p>
  </w:endnote>
  <w:endnote w:id="27">
    <w:p w14:paraId="7E1BAB34" w14:textId="77777777" w:rsidR="00BD4545" w:rsidRPr="008A6E35" w:rsidRDefault="00BD4545"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Pr="008A6E35">
        <w:rPr>
          <w:rFonts w:ascii="Times New Roman" w:hAnsi="Times New Roman" w:cs="Times New Roman"/>
        </w:rPr>
        <w:fldChar w:fldCharType="begin"/>
      </w:r>
      <w:r w:rsidRPr="008A6E35">
        <w:rPr>
          <w:rFonts w:ascii="Times New Roman" w:hAnsi="Times New Roman" w:cs="Times New Roman"/>
        </w:rPr>
        <w:instrText xml:space="preserve"> ADDIN ZOTERO_ITEM CSL_CITATION {"citationID":"0dYJ9ikr","properties":{"formattedCitation":"\\uc0\\u8216{}E-Waste Management in India: Challenges and Opportunities\\uc0\\u8217{} &lt;https://www.teriin.org/article/e-waste-management-india-challenges-and-opportunities&gt; accessed 20 August 2025.","plainCitation":"‘E-Waste Management in India: Challenges and Opportunities’ &lt;https://www.teriin.org/article/e-waste-management-india-challenges-and-opportunities&gt; accessed 20 August 2025.","noteIndex":27},"citationItems":[{"id":3146,"uris":["http://zotero.org/users/7861523/items/WQW9P2VV"],"itemData":{"id":3146,"type":"webpage","abstract":"Growth in the IT and communication sectors has enhanced the usage of the electronic equipment exponentially. Faster upgradation of electronic product is forcing consumers to discard old electronic products very quickly, which, in turn, adds to e-waste to the solid waste stream. The growing problem of e-waste calls for greater emphasis on recycling e-waste and better e-waste management.","language":"en","title":"E-Waste Management in India: Challenges and Opportunities","title-short":"E-Waste Management in India","URL":"https://www.teriin.org/article/e-waste-management-india-challenges-and-opportunities","accessed":{"date-parts":[["2025",8,20]]}}}],"schema":"https://github.com/citation-style-language/schema/raw/master/csl-citation.json"} </w:instrText>
      </w:r>
      <w:r w:rsidRPr="008A6E35">
        <w:rPr>
          <w:rFonts w:ascii="Times New Roman" w:hAnsi="Times New Roman" w:cs="Times New Roman"/>
        </w:rPr>
        <w:fldChar w:fldCharType="separate"/>
      </w:r>
      <w:r w:rsidRPr="008A6E35">
        <w:rPr>
          <w:rFonts w:ascii="Times New Roman" w:hAnsi="Times New Roman" w:cs="Times New Roman"/>
          <w:szCs w:val="24"/>
        </w:rPr>
        <w:t>‘E-Waste Management in India: Challenges and Opportunities’ &lt;https://www.teriin.org/article/e-waste-management-india-challenges-and-opportunities&gt; accessed 20 August 2025.</w:t>
      </w:r>
      <w:r w:rsidRPr="008A6E35">
        <w:rPr>
          <w:rFonts w:ascii="Times New Roman" w:hAnsi="Times New Roman" w:cs="Times New Roman"/>
        </w:rPr>
        <w:fldChar w:fldCharType="end"/>
      </w:r>
    </w:p>
  </w:endnote>
  <w:endnote w:id="28">
    <w:p w14:paraId="0683E500" w14:textId="77777777" w:rsidR="00E9639F" w:rsidRPr="008A6E35" w:rsidRDefault="00E9639F" w:rsidP="00FD6FFD">
      <w:pPr>
        <w:pStyle w:val="EndnoteText"/>
        <w:rPr>
          <w:rFonts w:ascii="Times New Roman" w:hAnsi="Times New Roman" w:cs="Times New Roman"/>
          <w:lang w:val="en-IN"/>
        </w:rPr>
      </w:pPr>
      <w:r w:rsidRPr="008A6E35">
        <w:rPr>
          <w:rStyle w:val="EndnoteReference"/>
          <w:rFonts w:ascii="Times New Roman" w:hAnsi="Times New Roman" w:cs="Times New Roman"/>
        </w:rPr>
        <w:endnoteRef/>
      </w:r>
      <w:r w:rsidRPr="008A6E35">
        <w:rPr>
          <w:rFonts w:ascii="Times New Roman" w:hAnsi="Times New Roman" w:cs="Times New Roman"/>
        </w:rPr>
        <w:t xml:space="preserve"> </w:t>
      </w:r>
      <w:r w:rsidRPr="008A6E35">
        <w:rPr>
          <w:rFonts w:ascii="Times New Roman" w:hAnsi="Times New Roman" w:cs="Times New Roman"/>
        </w:rPr>
        <w:fldChar w:fldCharType="begin"/>
      </w:r>
      <w:r w:rsidRPr="008A6E35">
        <w:rPr>
          <w:rFonts w:ascii="Times New Roman" w:hAnsi="Times New Roman" w:cs="Times New Roman"/>
        </w:rPr>
        <w:instrText xml:space="preserve"> ADDIN ZOTERO_ITEM CSL_CITATION {"citationID":"5kGODmeW","properties":{"formattedCitation":"Prof Binay Kumar, \\uc0\\u8216{}Nair.Indianrailways.Gov.in//View_section.Jsp?Lang=0&amp;id=0,8,510,512\\uc0\\u8217{} ({\\i{}National Academy of Indian Railways}) &lt;https://nair.indianrailways.gov.in//view_section.jsp?lang=0&amp;id=0,8,510,512&gt; accessed 20 August 2025.","plainCitation":"Prof Binay Kumar, ‘Nair.Indianrailways.Gov.in//View_section.Jsp?Lang=0&amp;id=0,8,510,512’ (National Academy of Indian Railways) &lt;https://nair.indianrailways.gov.in//view_section.jsp?lang=0&amp;id=0,8,510,512&gt; accessed 20 August 2025.","noteIndex":28},"citationItems":[{"id":3152,"uris":["http://zotero.org/users/7861523/items/5D4I2RFI"],"itemData":{"id":3152,"type":"webpage","container-title":"National Academy of Indian Railways","title":"nair.indianrailways.gov.in//view_section.jsp?lang=0&amp;id=0,8,510,512","URL":"https://nair.indianrailways.gov.in//view_section.jsp?lang=0&amp;id=0,8,510,512","author":[{"family":"Kumar","given":"Prof. Binay"}],"accessed":{"date-parts":[["2025",8,20]]}}}],"schema":"https://github.com/citation-style-language/schema/raw/master/csl-citation.json"} </w:instrText>
      </w:r>
      <w:r w:rsidRPr="008A6E35">
        <w:rPr>
          <w:rFonts w:ascii="Times New Roman" w:hAnsi="Times New Roman" w:cs="Times New Roman"/>
        </w:rPr>
        <w:fldChar w:fldCharType="separate"/>
      </w:r>
      <w:r w:rsidRPr="008A6E35">
        <w:rPr>
          <w:rFonts w:ascii="Times New Roman" w:hAnsi="Times New Roman" w:cs="Times New Roman"/>
          <w:szCs w:val="24"/>
        </w:rPr>
        <w:t>Prof Binay Kumar, ‘Nair.Indianrailways.Gov.in//View_section.Jsp?Lang=0&amp;id=0,8,510,512’ (</w:t>
      </w:r>
      <w:r w:rsidRPr="008A6E35">
        <w:rPr>
          <w:rFonts w:ascii="Times New Roman" w:hAnsi="Times New Roman" w:cs="Times New Roman"/>
          <w:i/>
          <w:iCs/>
          <w:szCs w:val="24"/>
        </w:rPr>
        <w:t>National Academy of Indian Railways</w:t>
      </w:r>
      <w:r w:rsidRPr="008A6E35">
        <w:rPr>
          <w:rFonts w:ascii="Times New Roman" w:hAnsi="Times New Roman" w:cs="Times New Roman"/>
          <w:szCs w:val="24"/>
        </w:rPr>
        <w:t>) &lt;https://nair.indianrailways.gov.in//view_section.jsp?lang=0&amp;id=0,8,510,512&gt; accessed 20 August 2025.</w:t>
      </w:r>
      <w:r w:rsidRPr="008A6E35">
        <w:rPr>
          <w:rFonts w:ascii="Times New Roman" w:hAnsi="Times New Roman" w:cs="Times New Roman"/>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108F3" w14:textId="77777777" w:rsidR="00416103" w:rsidRDefault="004161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6D35A" w14:textId="77777777" w:rsidR="00416103" w:rsidRDefault="004161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D1BBE" w14:textId="77777777" w:rsidR="00416103" w:rsidRDefault="004161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95BB4A" w14:textId="77777777" w:rsidR="008724B0" w:rsidRDefault="008724B0" w:rsidP="00AB07BB">
      <w:pPr>
        <w:spacing w:after="0" w:line="240" w:lineRule="auto"/>
      </w:pPr>
      <w:r>
        <w:separator/>
      </w:r>
    </w:p>
  </w:footnote>
  <w:footnote w:type="continuationSeparator" w:id="0">
    <w:p w14:paraId="334559FB" w14:textId="77777777" w:rsidR="008724B0" w:rsidRDefault="008724B0" w:rsidP="00AB07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03BA0" w14:textId="53127E10" w:rsidR="00416103" w:rsidRDefault="00416103">
    <w:pPr>
      <w:pStyle w:val="Header"/>
    </w:pPr>
    <w:r>
      <w:rPr>
        <w:noProof/>
      </w:rPr>
      <w:pict w14:anchorId="28A813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25282" o:spid="_x0000_s2050" type="#_x0000_t136" style="position:absolute;margin-left:0;margin-top:0;width:541.4pt;height:67.6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79FB2" w14:textId="79FCE47C" w:rsidR="00416103" w:rsidRDefault="00416103">
    <w:pPr>
      <w:pStyle w:val="Header"/>
    </w:pPr>
    <w:r>
      <w:rPr>
        <w:noProof/>
      </w:rPr>
      <w:pict w14:anchorId="3784BA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25283" o:spid="_x0000_s2051" type="#_x0000_t136" style="position:absolute;margin-left:0;margin-top:0;width:541.4pt;height:67.6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87F98" w14:textId="27FB33BE" w:rsidR="00416103" w:rsidRDefault="00416103">
    <w:pPr>
      <w:pStyle w:val="Header"/>
    </w:pPr>
    <w:r>
      <w:rPr>
        <w:noProof/>
      </w:rPr>
      <w:pict w14:anchorId="752859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25281" o:spid="_x0000_s2049" type="#_x0000_t136" style="position:absolute;margin-left:0;margin-top:0;width:541.4pt;height:67.6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277226"/>
    <w:multiLevelType w:val="hybridMultilevel"/>
    <w:tmpl w:val="DA34A296"/>
    <w:lvl w:ilvl="0" w:tplc="40090019">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2A63576B"/>
    <w:multiLevelType w:val="hybridMultilevel"/>
    <w:tmpl w:val="F1C2320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BBA4C8C"/>
    <w:multiLevelType w:val="hybridMultilevel"/>
    <w:tmpl w:val="D2129088"/>
    <w:lvl w:ilvl="0" w:tplc="2A321130">
      <w:start w:val="1"/>
      <w:numFmt w:val="lowerLetter"/>
      <w:lvlText w:val="%1."/>
      <w:lvlJc w:val="left"/>
      <w:pPr>
        <w:ind w:left="720" w:hanging="360"/>
      </w:pPr>
      <w:rPr>
        <w:i w:val="0"/>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DFD7A69"/>
    <w:multiLevelType w:val="hybridMultilevel"/>
    <w:tmpl w:val="D2D82F1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DFA5416"/>
    <w:multiLevelType w:val="hybridMultilevel"/>
    <w:tmpl w:val="C3B2105E"/>
    <w:lvl w:ilvl="0" w:tplc="7C0EA9D4">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19164EE"/>
    <w:multiLevelType w:val="multilevel"/>
    <w:tmpl w:val="B64642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C442CF"/>
    <w:multiLevelType w:val="hybridMultilevel"/>
    <w:tmpl w:val="4822C048"/>
    <w:lvl w:ilvl="0" w:tplc="3F64555E">
      <w:start w:val="1"/>
      <w:numFmt w:val="upperRoman"/>
      <w:lvlText w:val="%1."/>
      <w:lvlJc w:val="left"/>
      <w:pPr>
        <w:ind w:left="1140" w:hanging="720"/>
      </w:pPr>
      <w:rPr>
        <w:rFonts w:hint="default"/>
      </w:r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16" w15:restartNumberingAfterBreak="0">
    <w:nsid w:val="77CE7E9F"/>
    <w:multiLevelType w:val="hybridMultilevel"/>
    <w:tmpl w:val="BA7842CE"/>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4"/>
  </w:num>
  <w:num w:numId="11">
    <w:abstractNumId w:val="11"/>
  </w:num>
  <w:num w:numId="12">
    <w:abstractNumId w:val="13"/>
  </w:num>
  <w:num w:numId="13">
    <w:abstractNumId w:val="15"/>
  </w:num>
  <w:num w:numId="14">
    <w:abstractNumId w:val="10"/>
  </w:num>
  <w:num w:numId="15">
    <w:abstractNumId w:val="9"/>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AysTA1MbW0NDMwMTRS0lEKTi0uzszPAykwrAUADfrbTywAAAA="/>
  </w:docVars>
  <w:rsids>
    <w:rsidRoot w:val="00B47730"/>
    <w:rsid w:val="000109B9"/>
    <w:rsid w:val="00024EDA"/>
    <w:rsid w:val="00026598"/>
    <w:rsid w:val="00034616"/>
    <w:rsid w:val="00035E81"/>
    <w:rsid w:val="00055431"/>
    <w:rsid w:val="0006063C"/>
    <w:rsid w:val="00073281"/>
    <w:rsid w:val="00076FFC"/>
    <w:rsid w:val="0009678B"/>
    <w:rsid w:val="000B5C1C"/>
    <w:rsid w:val="000C0D52"/>
    <w:rsid w:val="000D6511"/>
    <w:rsid w:val="001448E2"/>
    <w:rsid w:val="0015074B"/>
    <w:rsid w:val="001623B3"/>
    <w:rsid w:val="00196B79"/>
    <w:rsid w:val="00196C63"/>
    <w:rsid w:val="001B146F"/>
    <w:rsid w:val="001C6256"/>
    <w:rsid w:val="001E5706"/>
    <w:rsid w:val="002201E2"/>
    <w:rsid w:val="002226FC"/>
    <w:rsid w:val="00253950"/>
    <w:rsid w:val="00266964"/>
    <w:rsid w:val="0029639D"/>
    <w:rsid w:val="00297A85"/>
    <w:rsid w:val="002D2840"/>
    <w:rsid w:val="002F7982"/>
    <w:rsid w:val="003221DD"/>
    <w:rsid w:val="00326F90"/>
    <w:rsid w:val="00341DE5"/>
    <w:rsid w:val="003429B9"/>
    <w:rsid w:val="003538BF"/>
    <w:rsid w:val="00374ACE"/>
    <w:rsid w:val="003A0021"/>
    <w:rsid w:val="003C54B6"/>
    <w:rsid w:val="003D6A67"/>
    <w:rsid w:val="003E1132"/>
    <w:rsid w:val="003E36DC"/>
    <w:rsid w:val="0040291D"/>
    <w:rsid w:val="004048B9"/>
    <w:rsid w:val="004131F2"/>
    <w:rsid w:val="00416103"/>
    <w:rsid w:val="004236F2"/>
    <w:rsid w:val="00427488"/>
    <w:rsid w:val="004521A7"/>
    <w:rsid w:val="0046054B"/>
    <w:rsid w:val="004A2F1C"/>
    <w:rsid w:val="004A5FBB"/>
    <w:rsid w:val="005041F0"/>
    <w:rsid w:val="005075EE"/>
    <w:rsid w:val="005302B5"/>
    <w:rsid w:val="00577C13"/>
    <w:rsid w:val="00587C56"/>
    <w:rsid w:val="005A0953"/>
    <w:rsid w:val="005A2DF6"/>
    <w:rsid w:val="005B7A03"/>
    <w:rsid w:val="005D1CBB"/>
    <w:rsid w:val="0063526A"/>
    <w:rsid w:val="00656298"/>
    <w:rsid w:val="00693991"/>
    <w:rsid w:val="006C4AEA"/>
    <w:rsid w:val="006E7956"/>
    <w:rsid w:val="00705811"/>
    <w:rsid w:val="00706C3F"/>
    <w:rsid w:val="007D0B1A"/>
    <w:rsid w:val="007E0FC2"/>
    <w:rsid w:val="008040D9"/>
    <w:rsid w:val="008326AC"/>
    <w:rsid w:val="008415A4"/>
    <w:rsid w:val="008724B0"/>
    <w:rsid w:val="00886E03"/>
    <w:rsid w:val="00890FD5"/>
    <w:rsid w:val="008A2B9C"/>
    <w:rsid w:val="008A6E35"/>
    <w:rsid w:val="008D658A"/>
    <w:rsid w:val="008E4F0D"/>
    <w:rsid w:val="008F42AA"/>
    <w:rsid w:val="009073B6"/>
    <w:rsid w:val="0092200B"/>
    <w:rsid w:val="00945C3E"/>
    <w:rsid w:val="00977CC4"/>
    <w:rsid w:val="00977DB8"/>
    <w:rsid w:val="00980D49"/>
    <w:rsid w:val="009D1974"/>
    <w:rsid w:val="00A13855"/>
    <w:rsid w:val="00A14E01"/>
    <w:rsid w:val="00A2110F"/>
    <w:rsid w:val="00A73440"/>
    <w:rsid w:val="00A81919"/>
    <w:rsid w:val="00AA1D8D"/>
    <w:rsid w:val="00AA2743"/>
    <w:rsid w:val="00AB07BB"/>
    <w:rsid w:val="00AB354E"/>
    <w:rsid w:val="00B34342"/>
    <w:rsid w:val="00B47730"/>
    <w:rsid w:val="00B57CC3"/>
    <w:rsid w:val="00B83CE1"/>
    <w:rsid w:val="00B85EE4"/>
    <w:rsid w:val="00B969A2"/>
    <w:rsid w:val="00BB5EF8"/>
    <w:rsid w:val="00BD4545"/>
    <w:rsid w:val="00C0641B"/>
    <w:rsid w:val="00C138D7"/>
    <w:rsid w:val="00C27631"/>
    <w:rsid w:val="00C50F61"/>
    <w:rsid w:val="00C51AFC"/>
    <w:rsid w:val="00C532A1"/>
    <w:rsid w:val="00C57A4A"/>
    <w:rsid w:val="00C80298"/>
    <w:rsid w:val="00C823F7"/>
    <w:rsid w:val="00C903A9"/>
    <w:rsid w:val="00CA767C"/>
    <w:rsid w:val="00CB0664"/>
    <w:rsid w:val="00CB40D4"/>
    <w:rsid w:val="00CD466F"/>
    <w:rsid w:val="00CD6141"/>
    <w:rsid w:val="00CE01F8"/>
    <w:rsid w:val="00CE1F5A"/>
    <w:rsid w:val="00CE4739"/>
    <w:rsid w:val="00CF27A2"/>
    <w:rsid w:val="00D546CA"/>
    <w:rsid w:val="00D6109B"/>
    <w:rsid w:val="00D918D7"/>
    <w:rsid w:val="00D95A39"/>
    <w:rsid w:val="00DB0F4F"/>
    <w:rsid w:val="00DB2C4B"/>
    <w:rsid w:val="00DC1DC9"/>
    <w:rsid w:val="00DE7831"/>
    <w:rsid w:val="00DF54DD"/>
    <w:rsid w:val="00E02826"/>
    <w:rsid w:val="00E0669B"/>
    <w:rsid w:val="00E2223C"/>
    <w:rsid w:val="00E619A5"/>
    <w:rsid w:val="00E6469D"/>
    <w:rsid w:val="00E67CF3"/>
    <w:rsid w:val="00E81185"/>
    <w:rsid w:val="00E912F0"/>
    <w:rsid w:val="00E9639F"/>
    <w:rsid w:val="00EC4CCA"/>
    <w:rsid w:val="00ED44D5"/>
    <w:rsid w:val="00ED677D"/>
    <w:rsid w:val="00EF5573"/>
    <w:rsid w:val="00F0071B"/>
    <w:rsid w:val="00F12B07"/>
    <w:rsid w:val="00F15E27"/>
    <w:rsid w:val="00F32713"/>
    <w:rsid w:val="00F3330D"/>
    <w:rsid w:val="00F33868"/>
    <w:rsid w:val="00F60643"/>
    <w:rsid w:val="00F76935"/>
    <w:rsid w:val="00F9482C"/>
    <w:rsid w:val="00FC693F"/>
    <w:rsid w:val="00FD6F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256CAA2C"/>
  <w15:docId w15:val="{3A6F0E5C-946A-4D96-93AF-D01BA197B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dnoteText">
    <w:name w:val="endnote text"/>
    <w:basedOn w:val="Normal"/>
    <w:link w:val="EndnoteTextChar"/>
    <w:uiPriority w:val="99"/>
    <w:semiHidden/>
    <w:unhideWhenUsed/>
    <w:rsid w:val="00AB07B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07BB"/>
    <w:rPr>
      <w:sz w:val="20"/>
      <w:szCs w:val="20"/>
    </w:rPr>
  </w:style>
  <w:style w:type="character" w:styleId="EndnoteReference">
    <w:name w:val="endnote reference"/>
    <w:basedOn w:val="DefaultParagraphFont"/>
    <w:uiPriority w:val="99"/>
    <w:semiHidden/>
    <w:unhideWhenUsed/>
    <w:rsid w:val="00AB07BB"/>
    <w:rPr>
      <w:vertAlign w:val="superscript"/>
    </w:rPr>
  </w:style>
  <w:style w:type="paragraph" w:styleId="NormalWeb">
    <w:name w:val="Normal (Web)"/>
    <w:basedOn w:val="Normal"/>
    <w:uiPriority w:val="99"/>
    <w:unhideWhenUsed/>
    <w:rsid w:val="00C138D7"/>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32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713"/>
    <w:rPr>
      <w:rFonts w:ascii="Tahoma" w:hAnsi="Tahoma" w:cs="Tahoma"/>
      <w:sz w:val="16"/>
      <w:szCs w:val="16"/>
    </w:rPr>
  </w:style>
  <w:style w:type="character" w:styleId="Hyperlink">
    <w:name w:val="Hyperlink"/>
    <w:basedOn w:val="DefaultParagraphFont"/>
    <w:uiPriority w:val="99"/>
    <w:unhideWhenUsed/>
    <w:rsid w:val="00DC1DC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7501">
      <w:bodyDiv w:val="1"/>
      <w:marLeft w:val="0"/>
      <w:marRight w:val="0"/>
      <w:marTop w:val="0"/>
      <w:marBottom w:val="0"/>
      <w:divBdr>
        <w:top w:val="none" w:sz="0" w:space="0" w:color="auto"/>
        <w:left w:val="none" w:sz="0" w:space="0" w:color="auto"/>
        <w:bottom w:val="none" w:sz="0" w:space="0" w:color="auto"/>
        <w:right w:val="none" w:sz="0" w:space="0" w:color="auto"/>
      </w:divBdr>
    </w:div>
    <w:div w:id="11225353">
      <w:bodyDiv w:val="1"/>
      <w:marLeft w:val="0"/>
      <w:marRight w:val="0"/>
      <w:marTop w:val="0"/>
      <w:marBottom w:val="0"/>
      <w:divBdr>
        <w:top w:val="none" w:sz="0" w:space="0" w:color="auto"/>
        <w:left w:val="none" w:sz="0" w:space="0" w:color="auto"/>
        <w:bottom w:val="none" w:sz="0" w:space="0" w:color="auto"/>
        <w:right w:val="none" w:sz="0" w:space="0" w:color="auto"/>
      </w:divBdr>
    </w:div>
    <w:div w:id="719063059">
      <w:bodyDiv w:val="1"/>
      <w:marLeft w:val="0"/>
      <w:marRight w:val="0"/>
      <w:marTop w:val="0"/>
      <w:marBottom w:val="0"/>
      <w:divBdr>
        <w:top w:val="none" w:sz="0" w:space="0" w:color="auto"/>
        <w:left w:val="none" w:sz="0" w:space="0" w:color="auto"/>
        <w:bottom w:val="none" w:sz="0" w:space="0" w:color="auto"/>
        <w:right w:val="none" w:sz="0" w:space="0" w:color="auto"/>
      </w:divBdr>
    </w:div>
    <w:div w:id="800726537">
      <w:bodyDiv w:val="1"/>
      <w:marLeft w:val="0"/>
      <w:marRight w:val="0"/>
      <w:marTop w:val="0"/>
      <w:marBottom w:val="0"/>
      <w:divBdr>
        <w:top w:val="none" w:sz="0" w:space="0" w:color="auto"/>
        <w:left w:val="none" w:sz="0" w:space="0" w:color="auto"/>
        <w:bottom w:val="none" w:sz="0" w:space="0" w:color="auto"/>
        <w:right w:val="none" w:sz="0" w:space="0" w:color="auto"/>
      </w:divBdr>
    </w:div>
    <w:div w:id="1276597428">
      <w:bodyDiv w:val="1"/>
      <w:marLeft w:val="0"/>
      <w:marRight w:val="0"/>
      <w:marTop w:val="0"/>
      <w:marBottom w:val="0"/>
      <w:divBdr>
        <w:top w:val="none" w:sz="0" w:space="0" w:color="auto"/>
        <w:left w:val="none" w:sz="0" w:space="0" w:color="auto"/>
        <w:bottom w:val="none" w:sz="0" w:space="0" w:color="auto"/>
        <w:right w:val="none" w:sz="0" w:space="0" w:color="auto"/>
      </w:divBdr>
    </w:div>
    <w:div w:id="1280648590">
      <w:bodyDiv w:val="1"/>
      <w:marLeft w:val="0"/>
      <w:marRight w:val="0"/>
      <w:marTop w:val="0"/>
      <w:marBottom w:val="0"/>
      <w:divBdr>
        <w:top w:val="none" w:sz="0" w:space="0" w:color="auto"/>
        <w:left w:val="none" w:sz="0" w:space="0" w:color="auto"/>
        <w:bottom w:val="none" w:sz="0" w:space="0" w:color="auto"/>
        <w:right w:val="none" w:sz="0" w:space="0" w:color="auto"/>
      </w:divBdr>
    </w:div>
    <w:div w:id="1323434538">
      <w:bodyDiv w:val="1"/>
      <w:marLeft w:val="0"/>
      <w:marRight w:val="0"/>
      <w:marTop w:val="0"/>
      <w:marBottom w:val="0"/>
      <w:divBdr>
        <w:top w:val="none" w:sz="0" w:space="0" w:color="auto"/>
        <w:left w:val="none" w:sz="0" w:space="0" w:color="auto"/>
        <w:bottom w:val="none" w:sz="0" w:space="0" w:color="auto"/>
        <w:right w:val="none" w:sz="0" w:space="0" w:color="auto"/>
      </w:divBdr>
    </w:div>
    <w:div w:id="1361935332">
      <w:bodyDiv w:val="1"/>
      <w:marLeft w:val="0"/>
      <w:marRight w:val="0"/>
      <w:marTop w:val="0"/>
      <w:marBottom w:val="0"/>
      <w:divBdr>
        <w:top w:val="none" w:sz="0" w:space="0" w:color="auto"/>
        <w:left w:val="none" w:sz="0" w:space="0" w:color="auto"/>
        <w:bottom w:val="none" w:sz="0" w:space="0" w:color="auto"/>
        <w:right w:val="none" w:sz="0" w:space="0" w:color="auto"/>
      </w:divBdr>
    </w:div>
    <w:div w:id="1436949407">
      <w:bodyDiv w:val="1"/>
      <w:marLeft w:val="0"/>
      <w:marRight w:val="0"/>
      <w:marTop w:val="0"/>
      <w:marBottom w:val="0"/>
      <w:divBdr>
        <w:top w:val="none" w:sz="0" w:space="0" w:color="auto"/>
        <w:left w:val="none" w:sz="0" w:space="0" w:color="auto"/>
        <w:bottom w:val="none" w:sz="0" w:space="0" w:color="auto"/>
        <w:right w:val="none" w:sz="0" w:space="0" w:color="auto"/>
      </w:divBdr>
    </w:div>
    <w:div w:id="1513106335">
      <w:bodyDiv w:val="1"/>
      <w:marLeft w:val="0"/>
      <w:marRight w:val="0"/>
      <w:marTop w:val="0"/>
      <w:marBottom w:val="0"/>
      <w:divBdr>
        <w:top w:val="none" w:sz="0" w:space="0" w:color="auto"/>
        <w:left w:val="none" w:sz="0" w:space="0" w:color="auto"/>
        <w:bottom w:val="none" w:sz="0" w:space="0" w:color="auto"/>
        <w:right w:val="none" w:sz="0" w:space="0" w:color="auto"/>
      </w:divBdr>
    </w:div>
    <w:div w:id="1555965157">
      <w:bodyDiv w:val="1"/>
      <w:marLeft w:val="0"/>
      <w:marRight w:val="0"/>
      <w:marTop w:val="0"/>
      <w:marBottom w:val="0"/>
      <w:divBdr>
        <w:top w:val="none" w:sz="0" w:space="0" w:color="auto"/>
        <w:left w:val="none" w:sz="0" w:space="0" w:color="auto"/>
        <w:bottom w:val="none" w:sz="0" w:space="0" w:color="auto"/>
        <w:right w:val="none" w:sz="0" w:space="0" w:color="auto"/>
      </w:divBdr>
    </w:div>
    <w:div w:id="1689796147">
      <w:bodyDiv w:val="1"/>
      <w:marLeft w:val="0"/>
      <w:marRight w:val="0"/>
      <w:marTop w:val="0"/>
      <w:marBottom w:val="0"/>
      <w:divBdr>
        <w:top w:val="none" w:sz="0" w:space="0" w:color="auto"/>
        <w:left w:val="none" w:sz="0" w:space="0" w:color="auto"/>
        <w:bottom w:val="none" w:sz="0" w:space="0" w:color="auto"/>
        <w:right w:val="none" w:sz="0" w:space="0" w:color="auto"/>
      </w:divBdr>
    </w:div>
    <w:div w:id="1733112341">
      <w:bodyDiv w:val="1"/>
      <w:marLeft w:val="0"/>
      <w:marRight w:val="0"/>
      <w:marTop w:val="0"/>
      <w:marBottom w:val="0"/>
      <w:divBdr>
        <w:top w:val="none" w:sz="0" w:space="0" w:color="auto"/>
        <w:left w:val="none" w:sz="0" w:space="0" w:color="auto"/>
        <w:bottom w:val="none" w:sz="0" w:space="0" w:color="auto"/>
        <w:right w:val="none" w:sz="0" w:space="0" w:color="auto"/>
      </w:divBdr>
    </w:div>
    <w:div w:id="1739208689">
      <w:bodyDiv w:val="1"/>
      <w:marLeft w:val="0"/>
      <w:marRight w:val="0"/>
      <w:marTop w:val="0"/>
      <w:marBottom w:val="0"/>
      <w:divBdr>
        <w:top w:val="none" w:sz="0" w:space="0" w:color="auto"/>
        <w:left w:val="none" w:sz="0" w:space="0" w:color="auto"/>
        <w:bottom w:val="none" w:sz="0" w:space="0" w:color="auto"/>
        <w:right w:val="none" w:sz="0" w:space="0" w:color="auto"/>
      </w:divBdr>
    </w:div>
    <w:div w:id="1977559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D804E-FC5C-45A1-A374-1EE3E7A4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TotalTime>
  <Pages>1</Pages>
  <Words>2731</Words>
  <Characters>1557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2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DI 1084</cp:lastModifiedBy>
  <cp:revision>99</cp:revision>
  <dcterms:created xsi:type="dcterms:W3CDTF">2013-12-23T23:15:00Z</dcterms:created>
  <dcterms:modified xsi:type="dcterms:W3CDTF">2025-08-21T14: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ryrk0Ank"/&gt;&lt;style id="http://www.zotero.org/styles/oscola" hasBibliography="1" bibliographyStyleHasBeenSet="0"/&gt;&lt;prefs&gt;&lt;pref name="noteType" value="2"/&gt;&lt;pref name="fieldType" value="Field"/&gt;&lt;/pre</vt:lpwstr>
  </property>
  <property fmtid="{D5CDD505-2E9C-101B-9397-08002B2CF9AE}" pid="3" name="ZOTERO_PREF_2">
    <vt:lpwstr>fs&gt;&lt;/data&gt;</vt:lpwstr>
  </property>
  <property fmtid="{D5CDD505-2E9C-101B-9397-08002B2CF9AE}" pid="4" name="GrammarlyDocumentId">
    <vt:lpwstr>6dbc853e-dc38-4c9a-9ffd-929bbe6f0962</vt:lpwstr>
  </property>
</Properties>
</file>